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B9AE13" w14:textId="0234D2D9" w:rsidR="00EF2AEB" w:rsidRPr="00EF2AEB" w:rsidRDefault="00EF2AEB" w:rsidP="00EF2AEB">
      <w:pPr>
        <w:rPr>
          <w:b/>
          <w:bCs/>
          <w:sz w:val="44"/>
          <w:szCs w:val="44"/>
          <w:u w:val="single"/>
          <w:lang w:val="en-GB"/>
        </w:rPr>
      </w:pPr>
      <w:r w:rsidRPr="00EF2AEB">
        <w:rPr>
          <w:b/>
          <w:bCs/>
          <w:sz w:val="44"/>
          <w:szCs w:val="44"/>
          <w:u w:val="single"/>
          <w:lang w:val="en-GB"/>
        </w:rPr>
        <w:t>Case report</w:t>
      </w:r>
    </w:p>
    <w:p w14:paraId="038D429B" w14:textId="6C57CC91" w:rsidR="00AF7814" w:rsidRDefault="003548E9">
      <w:pPr>
        <w:jc w:val="center"/>
        <w:rPr>
          <w:b/>
          <w:bCs/>
          <w:sz w:val="40"/>
          <w:szCs w:val="40"/>
          <w:lang w:val="en-GB"/>
        </w:rPr>
      </w:pPr>
      <w:r>
        <w:rPr>
          <w:b/>
          <w:bCs/>
          <w:sz w:val="44"/>
          <w:szCs w:val="44"/>
          <w:lang w:val="en-GB"/>
        </w:rPr>
        <w:t xml:space="preserve">Transmesenteric Internal Hernia: </w:t>
      </w:r>
      <w:r>
        <w:rPr>
          <w:b/>
          <w:bCs/>
          <w:sz w:val="40"/>
          <w:szCs w:val="40"/>
          <w:lang w:val="en-GB"/>
        </w:rPr>
        <w:t>A case report</w:t>
      </w:r>
    </w:p>
    <w:p w14:paraId="26E5486B" w14:textId="77777777" w:rsidR="00EF2AEB" w:rsidRDefault="00EF2AEB">
      <w:pPr>
        <w:rPr>
          <w:lang w:val="en-GB"/>
        </w:rPr>
      </w:pPr>
    </w:p>
    <w:p w14:paraId="44E72ABB" w14:textId="77777777" w:rsidR="00EF2AEB" w:rsidRDefault="00EF2AEB">
      <w:pPr>
        <w:rPr>
          <w:lang w:val="en-GB"/>
        </w:rPr>
      </w:pPr>
    </w:p>
    <w:p w14:paraId="09441C44" w14:textId="77777777" w:rsidR="00AF7814" w:rsidRDefault="003548E9">
      <w:pPr>
        <w:rPr>
          <w:b/>
          <w:bCs/>
          <w:sz w:val="32"/>
          <w:szCs w:val="32"/>
          <w:lang w:val="en-GB"/>
        </w:rPr>
      </w:pPr>
      <w:r>
        <w:rPr>
          <w:b/>
          <w:bCs/>
          <w:sz w:val="32"/>
          <w:szCs w:val="32"/>
          <w:lang w:val="en-GB"/>
        </w:rPr>
        <w:t>Abstract</w:t>
      </w:r>
    </w:p>
    <w:p w14:paraId="14FD19FF" w14:textId="77777777" w:rsidR="00AF7814" w:rsidRDefault="003548E9">
      <w:pPr>
        <w:rPr>
          <w:lang w:val="en-GB"/>
        </w:rPr>
      </w:pPr>
      <w:r>
        <w:rPr>
          <w:lang w:val="en-GB"/>
        </w:rPr>
        <w:t>Transmesenteric internal hernias are a rare cause of small bowel obstruction and are most frequently described in pediatric patients. Their occurrence in adults, particularly in the elderly, is exceptional and often associated with diagnostic difficulty because of non-specific clinical and radiological findings. We report the case of an 80-year-old man with no previous medical or surgical history who presented with acute diffuse abdominal pain associated with vomiting and obstipation. Imaging findings suggested small bowel obstruction without a clearly identified etiology. Emergency surgical exploration revealed a congenital transmesenteric defect of the terminal ileum with incarceration of a small bowel loop. The herniated bowel was congested but viable, allowing reduction without intestinal resection, and the mesenteric defect was closed with interrupted sutures. The postoperative course was uneventful, and the patient was discharged on postoperative day two. Congenital transmesenteric internal hernia should be considered in cases of unexplained small bowel obstruction in patients without prior abdominal surgery, and early surgical management is crucial to prevent bowel ischemia and ensure favourable outcomes.</w:t>
      </w:r>
    </w:p>
    <w:p w14:paraId="4CDB1571" w14:textId="77777777" w:rsidR="00AF7814" w:rsidRDefault="003548E9">
      <w:pPr>
        <w:rPr>
          <w:b/>
          <w:bCs/>
          <w:sz w:val="32"/>
          <w:szCs w:val="32"/>
          <w:lang w:val="en-GB"/>
        </w:rPr>
      </w:pPr>
      <w:r>
        <w:rPr>
          <w:b/>
          <w:bCs/>
          <w:sz w:val="32"/>
          <w:szCs w:val="32"/>
          <w:lang w:val="en-GB"/>
        </w:rPr>
        <w:t>Keywords</w:t>
      </w:r>
    </w:p>
    <w:p w14:paraId="0BD266AC" w14:textId="5E7167B8" w:rsidR="00AF7814" w:rsidRDefault="003548E9">
      <w:pPr>
        <w:rPr>
          <w:lang w:val="en-GB"/>
        </w:rPr>
      </w:pPr>
      <w:r>
        <w:rPr>
          <w:lang w:val="en-GB"/>
        </w:rPr>
        <w:t xml:space="preserve">Transmesenteric hernia, Internal </w:t>
      </w:r>
      <w:r w:rsidR="00E81B03">
        <w:rPr>
          <w:lang w:val="en-GB"/>
        </w:rPr>
        <w:t>hernia, Small</w:t>
      </w:r>
      <w:r>
        <w:rPr>
          <w:lang w:val="en-GB"/>
        </w:rPr>
        <w:t xml:space="preserve"> bowel obstruction, Congenital mesenteric defect.</w:t>
      </w:r>
    </w:p>
    <w:p w14:paraId="21B98710" w14:textId="77777777" w:rsidR="00AF7814" w:rsidRDefault="003548E9">
      <w:pPr>
        <w:rPr>
          <w:b/>
          <w:bCs/>
          <w:sz w:val="32"/>
          <w:szCs w:val="32"/>
          <w:lang w:val="en-GB"/>
        </w:rPr>
      </w:pPr>
      <w:commentRangeStart w:id="0"/>
      <w:r>
        <w:rPr>
          <w:b/>
          <w:bCs/>
          <w:sz w:val="32"/>
          <w:szCs w:val="32"/>
          <w:lang w:val="en-GB"/>
        </w:rPr>
        <w:t>Introduction</w:t>
      </w:r>
      <w:commentRangeEnd w:id="0"/>
      <w:r w:rsidR="00E81B03">
        <w:rPr>
          <w:rStyle w:val="CommentReference"/>
          <w:b/>
          <w:bCs/>
          <w:sz w:val="32"/>
          <w:szCs w:val="32"/>
          <w:lang w:val="en-GB"/>
        </w:rPr>
        <w:commentReference w:id="0"/>
      </w:r>
    </w:p>
    <w:p w14:paraId="657F3B97" w14:textId="77777777" w:rsidR="00AF7814" w:rsidRDefault="003548E9">
      <w:pPr>
        <w:rPr>
          <w:lang w:val="en-GB"/>
        </w:rPr>
      </w:pPr>
      <w:r>
        <w:rPr>
          <w:lang w:val="en-GB"/>
        </w:rPr>
        <w:t xml:space="preserve">Internal hernias are an </w:t>
      </w:r>
      <w:commentRangeStart w:id="1"/>
      <w:r>
        <w:rPr>
          <w:lang w:val="en-GB"/>
        </w:rPr>
        <w:t xml:space="preserve">uncommon cause of small bowel obstruction </w:t>
      </w:r>
      <w:commentRangeEnd w:id="1"/>
      <w:r w:rsidR="00E81B03">
        <w:rPr>
          <w:rStyle w:val="CommentReference"/>
          <w:sz w:val="24"/>
          <w:szCs w:val="24"/>
          <w:lang w:val="en-GB"/>
        </w:rPr>
        <w:commentReference w:id="1"/>
      </w:r>
      <w:r>
        <w:rPr>
          <w:lang w:val="en-GB"/>
        </w:rPr>
        <w:t xml:space="preserve">and are often difficult to diagnose because of their non-specific clinical presentation. </w:t>
      </w:r>
      <w:commentRangeStart w:id="2"/>
      <w:r>
        <w:rPr>
          <w:lang w:val="en-GB"/>
        </w:rPr>
        <w:t xml:space="preserve">Among them, transmesenteric hernias are particularly rare and usually related to congenital mesenteric defects, most frequently identified in pediatric patients. </w:t>
      </w:r>
      <w:commentRangeEnd w:id="2"/>
      <w:r w:rsidR="00E81B03">
        <w:rPr>
          <w:rStyle w:val="CommentReference"/>
          <w:sz w:val="24"/>
          <w:szCs w:val="24"/>
          <w:lang w:val="en-GB"/>
        </w:rPr>
        <w:commentReference w:id="2"/>
      </w:r>
      <w:r>
        <w:rPr>
          <w:lang w:val="en-GB"/>
        </w:rPr>
        <w:t>In adults, and especially in the elderly, this condition is exceptional and frequently diagnosed only at surgery. We report a rare case of acute small bowel obstruction caused by a congenital transmesenteric internal hernia in an elderly patient, highlighting the diagnostic challenges and surgical management.</w:t>
      </w:r>
    </w:p>
    <w:p w14:paraId="2D429135" w14:textId="77777777" w:rsidR="00E81B03" w:rsidRDefault="00E81B03">
      <w:pPr>
        <w:rPr>
          <w:b/>
          <w:bCs/>
          <w:sz w:val="32"/>
          <w:szCs w:val="32"/>
          <w:lang w:val="en-GB"/>
        </w:rPr>
      </w:pPr>
    </w:p>
    <w:p w14:paraId="5D1DF455" w14:textId="4365A39D" w:rsidR="00AF7814" w:rsidRDefault="003548E9">
      <w:pPr>
        <w:rPr>
          <w:b/>
          <w:bCs/>
          <w:sz w:val="32"/>
          <w:szCs w:val="32"/>
          <w:lang w:val="en-GB"/>
        </w:rPr>
      </w:pPr>
      <w:r>
        <w:rPr>
          <w:b/>
          <w:bCs/>
          <w:sz w:val="32"/>
          <w:szCs w:val="32"/>
          <w:lang w:val="en-GB"/>
        </w:rPr>
        <w:lastRenderedPageBreak/>
        <w:t>Presentation of the case</w:t>
      </w:r>
    </w:p>
    <w:p w14:paraId="613350F8" w14:textId="77777777" w:rsidR="00AF7814" w:rsidRDefault="003548E9">
      <w:pPr>
        <w:rPr>
          <w:lang w:val="en-GB"/>
        </w:rPr>
      </w:pPr>
      <w:r>
        <w:rPr>
          <w:lang w:val="en-GB"/>
        </w:rPr>
        <w:t>We report the case of an 80-year-old male patient with no significant medical or surgical history. He presented with sudden onset diffuse abdominal pain evolving over four days, associated with vomiting and obstipation.</w:t>
      </w:r>
    </w:p>
    <w:p w14:paraId="08B6301C" w14:textId="77777777" w:rsidR="00AF7814" w:rsidRDefault="003548E9">
      <w:pPr>
        <w:rPr>
          <w:lang w:val="en-GB"/>
        </w:rPr>
      </w:pPr>
      <w:commentRangeStart w:id="3"/>
      <w:r>
        <w:rPr>
          <w:lang w:val="en-GB"/>
        </w:rPr>
        <w:t>On physical examination</w:t>
      </w:r>
      <w:commentRangeEnd w:id="3"/>
      <w:r w:rsidR="006A4B54">
        <w:rPr>
          <w:rStyle w:val="CommentReference"/>
          <w:sz w:val="24"/>
          <w:szCs w:val="24"/>
          <w:lang w:val="en-GB"/>
        </w:rPr>
        <w:commentReference w:id="3"/>
      </w:r>
      <w:r>
        <w:rPr>
          <w:lang w:val="en-GB"/>
        </w:rPr>
        <w:t>, the patient was dehydrated and had abdominal distension with diffuse tenderness and tympany. Digital rectal examination was unremarkable, and no abnormalities were found at the hernial orifices.</w:t>
      </w:r>
    </w:p>
    <w:p w14:paraId="506058DE" w14:textId="77777777" w:rsidR="00AF7814" w:rsidRDefault="003548E9">
      <w:pPr>
        <w:rPr>
          <w:lang w:val="en-GB"/>
        </w:rPr>
      </w:pPr>
      <w:commentRangeStart w:id="4"/>
      <w:r>
        <w:rPr>
          <w:lang w:val="en-GB"/>
        </w:rPr>
        <w:t xml:space="preserve">A standing abdominal radiograph </w:t>
      </w:r>
      <w:commentRangeEnd w:id="4"/>
      <w:r w:rsidR="006A4B54">
        <w:rPr>
          <w:rStyle w:val="CommentReference"/>
          <w:sz w:val="24"/>
          <w:szCs w:val="24"/>
          <w:lang w:val="en-GB"/>
        </w:rPr>
        <w:commentReference w:id="4"/>
      </w:r>
      <w:r>
        <w:rPr>
          <w:lang w:val="en-GB"/>
        </w:rPr>
        <w:t xml:space="preserve">demonstrated multiple air–fluid levels wider than tall, consistent with small bowel obstruction. </w:t>
      </w:r>
      <w:commentRangeStart w:id="5"/>
      <w:r>
        <w:rPr>
          <w:lang w:val="en-GB"/>
        </w:rPr>
        <w:t xml:space="preserve">Abdominal computed tomography (CT) </w:t>
      </w:r>
      <w:commentRangeEnd w:id="5"/>
      <w:r w:rsidR="006A4B54">
        <w:rPr>
          <w:rStyle w:val="CommentReference"/>
          <w:sz w:val="24"/>
          <w:szCs w:val="24"/>
          <w:lang w:val="en-GB"/>
        </w:rPr>
        <w:commentReference w:id="5"/>
      </w:r>
      <w:r>
        <w:rPr>
          <w:lang w:val="en-GB"/>
        </w:rPr>
        <w:t>revealed a small bowel transition zone with an abrupt cutoff at the right paramedian pelvic level, associated with upstream alternation of distended small bowel loops containing air–fluid levels, with a maximal diameter of 31.5 mm, and collapsed distal ileal loops downstream. A small amount of free peritoneal fluid was noted between the pelvic bowel loops and in the perihepatic space. (Figure 1).</w:t>
      </w:r>
    </w:p>
    <w:p w14:paraId="1B3E2D6B" w14:textId="77777777" w:rsidR="00AF7814" w:rsidRDefault="003548E9">
      <w:pPr>
        <w:keepNext/>
        <w:jc w:val="center"/>
      </w:pPr>
      <w:r>
        <w:rPr>
          <w:noProof/>
        </w:rPr>
        <w:drawing>
          <wp:inline distT="0" distB="0" distL="0" distR="0" wp14:anchorId="55D0AB1E" wp14:editId="4141708B">
            <wp:extent cx="4257368" cy="3176136"/>
            <wp:effectExtent l="0" t="0" r="0" b="5715"/>
            <wp:docPr id="1026" name="Espace réservé du contenu 4" descr="Une image contenant texte, vaisselle&#10;&#10;Le contenu généré par l’IA peut êtr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Espace réservé du contenu 4"/>
                    <pic:cNvPicPr/>
                  </pic:nvPicPr>
                  <pic:blipFill>
                    <a:blip r:embed="rId10" cstate="print"/>
                    <a:srcRect l="60475" t="42438" r="18905" b="44085"/>
                    <a:stretch/>
                  </pic:blipFill>
                  <pic:spPr>
                    <a:xfrm>
                      <a:off x="0" y="0"/>
                      <a:ext cx="4257368" cy="3176136"/>
                    </a:xfrm>
                    <a:prstGeom prst="rect">
                      <a:avLst/>
                    </a:prstGeom>
                  </pic:spPr>
                </pic:pic>
              </a:graphicData>
            </a:graphic>
          </wp:inline>
        </w:drawing>
      </w:r>
    </w:p>
    <w:p w14:paraId="3B612382" w14:textId="3DEFA044" w:rsidR="00AF7814" w:rsidRDefault="003548E9">
      <w:pPr>
        <w:pStyle w:val="Caption"/>
        <w:jc w:val="center"/>
        <w:rPr>
          <w:lang w:val="en-GB"/>
        </w:rPr>
      </w:pPr>
      <w:commentRangeStart w:id="6"/>
      <w:r>
        <w:rPr>
          <w:lang w:val="en-GB"/>
        </w:rPr>
        <w:t xml:space="preserve">Figure </w:t>
      </w:r>
      <w:r>
        <w:fldChar w:fldCharType="begin"/>
      </w:r>
      <w:r>
        <w:rPr>
          <w:lang w:val="en-GB"/>
        </w:rPr>
        <w:instrText xml:space="preserve"> SEQ Figure \* ARABIC </w:instrText>
      </w:r>
      <w:r>
        <w:fldChar w:fldCharType="separate"/>
      </w:r>
      <w:r w:rsidR="008E3B6C">
        <w:rPr>
          <w:noProof/>
          <w:lang w:val="en-GB"/>
        </w:rPr>
        <w:t>1</w:t>
      </w:r>
      <w:r>
        <w:fldChar w:fldCharType="end"/>
      </w:r>
      <w:commentRangeEnd w:id="6"/>
      <w:r w:rsidR="006A4B54">
        <w:rPr>
          <w:rStyle w:val="CommentReference"/>
          <w:sz w:val="18"/>
          <w:szCs w:val="18"/>
          <w:lang w:val="en-GB"/>
        </w:rPr>
        <w:commentReference w:id="6"/>
      </w:r>
      <w:r>
        <w:rPr>
          <w:lang w:val="en-GB"/>
        </w:rPr>
        <w:t xml:space="preserve"> : </w:t>
      </w:r>
      <w:commentRangeStart w:id="7"/>
      <w:r>
        <w:rPr>
          <w:lang w:val="en-GB"/>
        </w:rPr>
        <w:t xml:space="preserve">Axial abdominal CT scan </w:t>
      </w:r>
      <w:commentRangeEnd w:id="7"/>
      <w:r w:rsidR="00641470">
        <w:rPr>
          <w:rStyle w:val="CommentReference"/>
          <w:sz w:val="18"/>
          <w:szCs w:val="18"/>
          <w:lang w:val="en-GB"/>
        </w:rPr>
        <w:commentReference w:id="7"/>
      </w:r>
      <w:r>
        <w:rPr>
          <w:lang w:val="en-GB"/>
        </w:rPr>
        <w:t>showing alternation of distended small bowel loops containing air–fluid levels.</w:t>
      </w:r>
    </w:p>
    <w:p w14:paraId="189C1090" w14:textId="7B261305" w:rsidR="00AF7814" w:rsidRDefault="003548E9">
      <w:pPr>
        <w:rPr>
          <w:lang w:val="en-GB"/>
        </w:rPr>
      </w:pPr>
      <w:r>
        <w:rPr>
          <w:lang w:val="en-GB"/>
        </w:rPr>
        <w:t xml:space="preserve">The patient was prepared for </w:t>
      </w:r>
      <w:commentRangeStart w:id="8"/>
      <w:r>
        <w:rPr>
          <w:lang w:val="en-GB"/>
        </w:rPr>
        <w:t>emergency surgery</w:t>
      </w:r>
      <w:commentRangeEnd w:id="8"/>
      <w:r w:rsidR="007A4718">
        <w:rPr>
          <w:rStyle w:val="CommentReference"/>
          <w:sz w:val="24"/>
          <w:szCs w:val="24"/>
          <w:lang w:val="en-GB"/>
        </w:rPr>
        <w:commentReference w:id="8"/>
      </w:r>
      <w:r>
        <w:rPr>
          <w:lang w:val="en-GB"/>
        </w:rPr>
        <w:t xml:space="preserve">. Surgical exploration revealed dilated small bowel loops measuring up to 4 cm in diameter proximal to a loop incarcerated through a 2-cm round defect in the mesentery of the terminal ileum (Figure 2). The findings were consistent with a congenital transmesenteric internal hernia of the terminal </w:t>
      </w:r>
      <w:r w:rsidR="006A4B54">
        <w:rPr>
          <w:lang w:val="en-GB"/>
        </w:rPr>
        <w:t>ileum. Following</w:t>
      </w:r>
      <w:r>
        <w:rPr>
          <w:lang w:val="en-GB"/>
        </w:rPr>
        <w:t xml:space="preserve"> gentle reduction and careful assessment, the herniated bowel was found to be congested but viable</w:t>
      </w:r>
      <w:r w:rsidR="006A4B54">
        <w:rPr>
          <w:lang w:val="en-GB"/>
        </w:rPr>
        <w:t xml:space="preserve"> </w:t>
      </w:r>
      <w:r>
        <w:rPr>
          <w:lang w:val="en-GB"/>
        </w:rPr>
        <w:t>(</w:t>
      </w:r>
      <w:r w:rsidR="006A4B54">
        <w:rPr>
          <w:lang w:val="en-GB"/>
        </w:rPr>
        <w:t>F</w:t>
      </w:r>
      <w:r>
        <w:rPr>
          <w:lang w:val="en-GB"/>
        </w:rPr>
        <w:t>igure 3), and bowel resection was deemed unnecessary. The mesenteric defect was closed using simple interrupted 4/0 Vicryl sutures.</w:t>
      </w:r>
    </w:p>
    <w:p w14:paraId="36343217" w14:textId="77777777" w:rsidR="00AF7814" w:rsidRDefault="00AF7814">
      <w:pPr>
        <w:keepNext/>
        <w:rPr>
          <w:lang w:val="en-GB"/>
        </w:rPr>
        <w:sectPr w:rsidR="00AF7814">
          <w:headerReference w:type="even" r:id="rId11"/>
          <w:headerReference w:type="default" r:id="rId12"/>
          <w:footerReference w:type="even" r:id="rId13"/>
          <w:footerReference w:type="default" r:id="rId14"/>
          <w:headerReference w:type="first" r:id="rId15"/>
          <w:footerReference w:type="first" r:id="rId16"/>
          <w:pgSz w:w="11906" w:h="16838"/>
          <w:pgMar w:top="1417" w:right="1417" w:bottom="1417" w:left="1417" w:header="708" w:footer="708" w:gutter="0"/>
          <w:cols w:space="708"/>
          <w:docGrid w:linePitch="360"/>
        </w:sectPr>
      </w:pPr>
    </w:p>
    <w:p w14:paraId="0B7264AA" w14:textId="77777777" w:rsidR="00AF7814" w:rsidRDefault="003548E9">
      <w:pPr>
        <w:keepNext/>
        <w:jc w:val="center"/>
      </w:pPr>
      <w:r>
        <w:rPr>
          <w:noProof/>
        </w:rPr>
        <w:lastRenderedPageBreak/>
        <w:drawing>
          <wp:inline distT="0" distB="0" distL="0" distR="0" wp14:anchorId="06876BC0" wp14:editId="143D63C5">
            <wp:extent cx="2615356" cy="2393950"/>
            <wp:effectExtent l="0" t="0" r="0" b="6350"/>
            <wp:docPr id="1027" name="Image 6" descr="Une image contenant scène, médical, Équipement médical, Chair&#10;&#10;Le contenu généré par l’IA peut êtr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6"/>
                    <pic:cNvPicPr/>
                  </pic:nvPicPr>
                  <pic:blipFill>
                    <a:blip r:embed="rId17" cstate="print"/>
                    <a:srcRect b="31349"/>
                    <a:stretch/>
                  </pic:blipFill>
                  <pic:spPr>
                    <a:xfrm>
                      <a:off x="0" y="0"/>
                      <a:ext cx="2615356" cy="2393950"/>
                    </a:xfrm>
                    <a:prstGeom prst="rect">
                      <a:avLst/>
                    </a:prstGeom>
                    <a:ln>
                      <a:noFill/>
                    </a:ln>
                  </pic:spPr>
                </pic:pic>
              </a:graphicData>
            </a:graphic>
          </wp:inline>
        </w:drawing>
      </w:r>
    </w:p>
    <w:p w14:paraId="3E8C8C19" w14:textId="66BC8D9A" w:rsidR="00AF7814" w:rsidRDefault="003548E9">
      <w:pPr>
        <w:pStyle w:val="Caption"/>
        <w:jc w:val="center"/>
        <w:rPr>
          <w:lang w:val="en-GB"/>
        </w:rPr>
      </w:pPr>
      <w:commentRangeStart w:id="9"/>
      <w:r>
        <w:rPr>
          <w:lang w:val="en-GB"/>
        </w:rPr>
        <w:t xml:space="preserve">Figure </w:t>
      </w:r>
      <w:r>
        <w:fldChar w:fldCharType="begin"/>
      </w:r>
      <w:r>
        <w:rPr>
          <w:lang w:val="en-GB"/>
        </w:rPr>
        <w:instrText xml:space="preserve"> SEQ Figure \* ARABIC </w:instrText>
      </w:r>
      <w:r>
        <w:fldChar w:fldCharType="separate"/>
      </w:r>
      <w:r w:rsidR="008E3B6C">
        <w:rPr>
          <w:noProof/>
          <w:lang w:val="en-GB"/>
        </w:rPr>
        <w:t>2</w:t>
      </w:r>
      <w:r>
        <w:fldChar w:fldCharType="end"/>
      </w:r>
      <w:r>
        <w:rPr>
          <w:lang w:val="en-GB"/>
        </w:rPr>
        <w:t xml:space="preserve"> : </w:t>
      </w:r>
      <w:commentRangeEnd w:id="9"/>
      <w:r w:rsidR="006A4B54">
        <w:rPr>
          <w:rStyle w:val="CommentReference"/>
          <w:sz w:val="18"/>
          <w:szCs w:val="18"/>
          <w:lang w:val="en-GB"/>
        </w:rPr>
        <w:commentReference w:id="9"/>
      </w:r>
      <w:r>
        <w:rPr>
          <w:lang w:val="en-GB"/>
        </w:rPr>
        <w:t>The 2 cm defect in the mesentery of the terminal ileum</w:t>
      </w:r>
      <w:r>
        <w:rPr>
          <w:noProof/>
          <w:lang w:val="en-GB"/>
        </w:rPr>
        <w:t>.</w:t>
      </w:r>
    </w:p>
    <w:p w14:paraId="30E779B8" w14:textId="77777777" w:rsidR="00AF7814" w:rsidRDefault="003548E9">
      <w:pPr>
        <w:keepNext/>
        <w:jc w:val="center"/>
      </w:pPr>
      <w:r>
        <w:rPr>
          <w:noProof/>
        </w:rPr>
        <w:drawing>
          <wp:inline distT="0" distB="0" distL="0" distR="0" wp14:anchorId="122926D4" wp14:editId="4FC35793">
            <wp:extent cx="2609743" cy="2444750"/>
            <wp:effectExtent l="0" t="0" r="635" b="0"/>
            <wp:docPr id="1028" name="Espace réservé du contenu 4" descr="Une image contenant Chair, saucisse&#10;&#10;Le contenu généré par l’IA peut êtr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Espace réservé du contenu 4"/>
                    <pic:cNvPicPr/>
                  </pic:nvPicPr>
                  <pic:blipFill>
                    <a:blip r:embed="rId18" cstate="print"/>
                    <a:srcRect l="4547" t="23603" b="9333"/>
                    <a:stretch/>
                  </pic:blipFill>
                  <pic:spPr>
                    <a:xfrm>
                      <a:off x="0" y="0"/>
                      <a:ext cx="2609743" cy="2444750"/>
                    </a:xfrm>
                    <a:prstGeom prst="rect">
                      <a:avLst/>
                    </a:prstGeom>
                    <a:ln>
                      <a:noFill/>
                    </a:ln>
                  </pic:spPr>
                </pic:pic>
              </a:graphicData>
            </a:graphic>
          </wp:inline>
        </w:drawing>
      </w:r>
    </w:p>
    <w:p w14:paraId="3B354B21" w14:textId="43B67CBC" w:rsidR="00AF7814" w:rsidRDefault="003548E9">
      <w:pPr>
        <w:pStyle w:val="Caption"/>
        <w:jc w:val="center"/>
        <w:rPr>
          <w:lang w:val="en-GB"/>
        </w:rPr>
      </w:pPr>
      <w:r>
        <w:rPr>
          <w:lang w:val="en-GB"/>
        </w:rPr>
        <w:t xml:space="preserve">Figure </w:t>
      </w:r>
      <w:r>
        <w:fldChar w:fldCharType="begin"/>
      </w:r>
      <w:r>
        <w:rPr>
          <w:lang w:val="en-GB"/>
        </w:rPr>
        <w:instrText xml:space="preserve"> SEQ Figure \* ARABIC </w:instrText>
      </w:r>
      <w:r>
        <w:fldChar w:fldCharType="separate"/>
      </w:r>
      <w:r w:rsidR="008E3B6C">
        <w:rPr>
          <w:noProof/>
          <w:lang w:val="en-GB"/>
        </w:rPr>
        <w:t>3</w:t>
      </w:r>
      <w:r>
        <w:fldChar w:fldCharType="end"/>
      </w:r>
      <w:r>
        <w:rPr>
          <w:lang w:val="en-GB"/>
        </w:rPr>
        <w:t xml:space="preserve"> : The herniated bowel loop after reduction.</w:t>
      </w:r>
    </w:p>
    <w:p w14:paraId="06900F2D" w14:textId="77777777" w:rsidR="00AF7814" w:rsidRDefault="00AF7814">
      <w:pPr>
        <w:jc w:val="center"/>
        <w:rPr>
          <w:lang w:val="en-GB"/>
        </w:rPr>
        <w:sectPr w:rsidR="00AF7814">
          <w:type w:val="continuous"/>
          <w:pgSz w:w="11906" w:h="16838"/>
          <w:pgMar w:top="1417" w:right="1417" w:bottom="1417" w:left="1417" w:header="708" w:footer="708" w:gutter="0"/>
          <w:cols w:num="2" w:space="708"/>
          <w:docGrid w:linePitch="360"/>
        </w:sectPr>
      </w:pPr>
    </w:p>
    <w:p w14:paraId="5FA2F12F" w14:textId="77777777" w:rsidR="00AF7814" w:rsidRDefault="003548E9">
      <w:pPr>
        <w:rPr>
          <w:lang w:val="en-GB"/>
        </w:rPr>
      </w:pPr>
      <w:r>
        <w:rPr>
          <w:lang w:val="en-GB"/>
        </w:rPr>
        <w:t>The postoperative course was uneventful. The patient was discharged on postoperative day 2 after resumption of bowel function. Follow-up was unremarkable.</w:t>
      </w:r>
    </w:p>
    <w:p w14:paraId="090B8EFD" w14:textId="77777777" w:rsidR="00AF7814" w:rsidRDefault="003548E9">
      <w:pPr>
        <w:rPr>
          <w:b/>
          <w:bCs/>
          <w:sz w:val="32"/>
          <w:szCs w:val="32"/>
          <w:lang w:val="en-GB"/>
        </w:rPr>
      </w:pPr>
      <w:r>
        <w:rPr>
          <w:b/>
          <w:bCs/>
          <w:sz w:val="32"/>
          <w:szCs w:val="32"/>
          <w:lang w:val="en-GB"/>
        </w:rPr>
        <w:t>Discussion</w:t>
      </w:r>
    </w:p>
    <w:p w14:paraId="1B793D81" w14:textId="77777777" w:rsidR="00AF7814" w:rsidRDefault="003548E9">
      <w:pPr>
        <w:rPr>
          <w:lang w:val="en-GB"/>
        </w:rPr>
      </w:pPr>
      <w:commentRangeStart w:id="10"/>
      <w:r>
        <w:rPr>
          <w:lang w:val="en-GB"/>
        </w:rPr>
        <w:t xml:space="preserve">This case highlights a rare form of small bowel obstruction (SBO) due to a transmesenteric internal hernia, an unusual condition that can present diagnostic challenges due to its non-specific clinical and radiological features. </w:t>
      </w:r>
      <w:commentRangeEnd w:id="10"/>
      <w:r w:rsidR="00D52313">
        <w:rPr>
          <w:rStyle w:val="CommentReference"/>
          <w:sz w:val="24"/>
          <w:szCs w:val="24"/>
          <w:lang w:val="en-GB"/>
        </w:rPr>
        <w:commentReference w:id="10"/>
      </w:r>
    </w:p>
    <w:p w14:paraId="15393D2E" w14:textId="019138C6" w:rsidR="00AF7814" w:rsidRDefault="003548E9">
      <w:pPr>
        <w:rPr>
          <w:lang w:val="en-GB"/>
        </w:rPr>
      </w:pPr>
      <w:r>
        <w:rPr>
          <w:lang w:val="en-GB"/>
        </w:rPr>
        <w:t>Internal hernias account for approximately 0.5% to 1% of all cases of bowel obstruction</w:t>
      </w:r>
      <w:r w:rsidR="00493849">
        <w:rPr>
          <w:lang w:val="en-GB"/>
        </w:rPr>
        <w:t xml:space="preserve"> </w:t>
      </w:r>
      <w:r>
        <w:rPr>
          <w:lang w:val="en-GB"/>
        </w:rPr>
        <w:fldChar w:fldCharType="begin"/>
      </w:r>
      <w:r>
        <w:rPr>
          <w:lang w:val="en-GB"/>
        </w:rPr>
        <w:instrText xml:space="preserve"> ADDIN ZOTERO_ITEM CSL_CITATION {"citationID":"64xw6Sql","properties":{"formattedCitation":"(1)","plainCitation":"(1)","noteIndex":0},"citationItems":[{"id":16,"uris":["http://zotero.org/users/local/DwqggbnG/items/XIL9DR8J"],"itemData":{"id":16,"type":"webpage","abstract":"Traitement chirurgical des hernies internes","container-title":"EM-Consulte","language":"fr","title":"Traitement chirurgical des hernies internes","author":[{"family":"Masson","given":"Elsevier"}],"issued":{"date-parts":[["2013"]]}}}],"schema":"https://github.com/citation-style-language/schema/raw/master/csl-citation.json"} </w:instrText>
      </w:r>
      <w:r>
        <w:rPr>
          <w:lang w:val="en-GB"/>
        </w:rPr>
        <w:fldChar w:fldCharType="separate"/>
      </w:r>
      <w:r>
        <w:rPr>
          <w:lang w:val="en-GB"/>
        </w:rPr>
        <w:t>(1)</w:t>
      </w:r>
      <w:r>
        <w:rPr>
          <w:lang w:val="en-GB"/>
        </w:rPr>
        <w:fldChar w:fldCharType="end"/>
      </w:r>
      <w:r>
        <w:rPr>
          <w:lang w:val="en-GB"/>
        </w:rPr>
        <w:t xml:space="preserve">. They are broadly categorized based on the origin of the orifice, which may be a pre-existing normal foramen, a paranormal peritoneal fossa, or an abnormal opening in a mesentery or peritoneal ligament. </w:t>
      </w:r>
      <w:r>
        <w:rPr>
          <w:lang w:val="en-GB"/>
        </w:rPr>
        <w:fldChar w:fldCharType="begin"/>
      </w:r>
      <w:r>
        <w:rPr>
          <w:lang w:val="en-GB"/>
        </w:rPr>
        <w:instrText xml:space="preserve"> ADDIN ZOTERO_ITEM CSL_CITATION {"citationID":"3XiVJ6G3","properties":{"formattedCitation":"(2)","plainCitation":"(2)","noteIndex":0},"citationItems":[{"id":18,"uris":["http://zotero.org/users/local/DwqggbnG/items/MDNRG3LZ"],"itemData":{"id":18,"type":"article-journal","abstract":"Internal hernias are the underlying cause of acute or intermittent intestinal obstruction in approximately 4 per cent of cases. Their preoperative diagnosis depends on radiologic evaluation of the gastrointestinal tract with contrast material. This article presents the clinical and radiographic findings associated with various types of intra-abdominal herniations.","container-title":"The Surgical Clinics of North America","DOI":"10.1016/s0039-6109(16)43293-7","ISSN":"0039-6109","issue":"2","journalAbbreviation":"Surg Clin North Am","language":"eng","page":"393-406","PMID":"6729672","source":"PubMed","title":"Internal abdominal hernias","volume":"64","author":[{"family":"Ghahremani","given":"G. G."}],"issued":{"date-parts":[["1984",4]]}}}],"schema":"https://github.com/citation-style-language/schema/raw/master/csl-citation.json"} </w:instrText>
      </w:r>
      <w:r>
        <w:rPr>
          <w:lang w:val="en-GB"/>
        </w:rPr>
        <w:fldChar w:fldCharType="separate"/>
      </w:r>
      <w:r>
        <w:rPr>
          <w:lang w:val="en-GB"/>
        </w:rPr>
        <w:t>(2)</w:t>
      </w:r>
      <w:r>
        <w:rPr>
          <w:lang w:val="en-GB"/>
        </w:rPr>
        <w:fldChar w:fldCharType="end"/>
      </w:r>
      <w:r>
        <w:rPr>
          <w:lang w:val="en-GB"/>
        </w:rPr>
        <w:t>.</w:t>
      </w:r>
    </w:p>
    <w:p w14:paraId="4FECD3D8" w14:textId="3B3BAFEA" w:rsidR="00AF7814" w:rsidRDefault="003548E9">
      <w:pPr>
        <w:rPr>
          <w:lang w:val="en-GB"/>
        </w:rPr>
      </w:pPr>
      <w:commentRangeStart w:id="11"/>
      <w:r>
        <w:rPr>
          <w:lang w:val="en-GB"/>
        </w:rPr>
        <w:t xml:space="preserve">Internal hernias are classified according </w:t>
      </w:r>
      <w:commentRangeEnd w:id="11"/>
      <w:r w:rsidR="00DB5170">
        <w:rPr>
          <w:rStyle w:val="CommentReference"/>
          <w:sz w:val="24"/>
          <w:szCs w:val="24"/>
          <w:lang w:val="en-GB"/>
        </w:rPr>
        <w:commentReference w:id="11"/>
      </w:r>
      <w:r>
        <w:rPr>
          <w:lang w:val="en-GB"/>
        </w:rPr>
        <w:t>to the anatomical location of the hernial orifice. The most common type is the paraduodenal hernia, accounting for more than half of all internal hernias (53%), followed by pericecal (13%), foramen of Winslow</w:t>
      </w:r>
      <w:r w:rsidR="00493849">
        <w:rPr>
          <w:lang w:val="en-GB"/>
        </w:rPr>
        <w:t xml:space="preserve"> </w:t>
      </w:r>
      <w:r>
        <w:rPr>
          <w:lang w:val="en-GB"/>
        </w:rPr>
        <w:t xml:space="preserve">(8%), intersigmoid (6%), and transomental hernias (1-4%). Each type has distinct anatomical and clinical features. </w:t>
      </w:r>
      <w:commentRangeStart w:id="12"/>
      <w:r>
        <w:rPr>
          <w:lang w:val="en-GB"/>
        </w:rPr>
        <w:t xml:space="preserve">Paraduodenal hernias </w:t>
      </w:r>
      <w:commentRangeEnd w:id="12"/>
      <w:r w:rsidR="00DB5170">
        <w:rPr>
          <w:rStyle w:val="CommentReference"/>
          <w:sz w:val="24"/>
          <w:szCs w:val="24"/>
          <w:lang w:val="en-GB"/>
        </w:rPr>
        <w:commentReference w:id="12"/>
      </w:r>
      <w:r>
        <w:rPr>
          <w:lang w:val="en-GB"/>
        </w:rPr>
        <w:t xml:space="preserve">result from congenital anomalies of midgut rotation and are typically located to the left of the ligament of Treitz. </w:t>
      </w:r>
      <w:commentRangeStart w:id="13"/>
      <w:r>
        <w:rPr>
          <w:lang w:val="en-GB"/>
        </w:rPr>
        <w:t xml:space="preserve">Pericecal hernias </w:t>
      </w:r>
      <w:commentRangeEnd w:id="13"/>
      <w:r w:rsidR="00DB5170">
        <w:rPr>
          <w:rStyle w:val="CommentReference"/>
          <w:sz w:val="24"/>
          <w:szCs w:val="24"/>
          <w:lang w:val="en-GB"/>
        </w:rPr>
        <w:commentReference w:id="13"/>
      </w:r>
      <w:r>
        <w:rPr>
          <w:lang w:val="en-GB"/>
        </w:rPr>
        <w:t xml:space="preserve">occur around the cecum and may present with right lower quadrant obstruction. </w:t>
      </w:r>
      <w:commentRangeStart w:id="14"/>
      <w:r>
        <w:rPr>
          <w:lang w:val="en-GB"/>
        </w:rPr>
        <w:t xml:space="preserve">Herniation through the foramen of Winslow </w:t>
      </w:r>
      <w:commentRangeEnd w:id="14"/>
      <w:r w:rsidR="00DB5170">
        <w:rPr>
          <w:rStyle w:val="CommentReference"/>
          <w:sz w:val="24"/>
          <w:szCs w:val="24"/>
          <w:lang w:val="en-GB"/>
        </w:rPr>
        <w:commentReference w:id="14"/>
      </w:r>
      <w:r>
        <w:rPr>
          <w:lang w:val="en-GB"/>
        </w:rPr>
        <w:t>is rare and involves protrusion of bowel into the lesser sac, often associated with nonspecific symptoms. Intersigmoid hernias arise from a congenital peritoneal recess at the sigmoid mesocolon, whereas transomental hernias involve defects in the greater omentum and are more frequently acquired.</w:t>
      </w:r>
      <w:r>
        <w:rPr>
          <w:lang w:val="en-GB"/>
        </w:rPr>
        <w:fldChar w:fldCharType="begin"/>
      </w:r>
      <w:r>
        <w:rPr>
          <w:lang w:val="en-GB"/>
        </w:rPr>
        <w:instrText xml:space="preserve"> ADDIN ZOTERO_ITEM CSL_CITATION {"citationID":"evt9S1AU","properties":{"formattedCitation":"(2)","plainCitation":"(2)","noteIndex":0},"citationItems":[{"id":18,"uris":["http://zotero.org/users/local/DwqggbnG/items/MDNRG3LZ"],"itemData":{"id":18,"type":"article-journal","abstract":"Internal hernias are the underlying cause of acute or intermittent intestinal obstruction in approximately 4 per cent of cases. Their preoperative diagnosis depends on radiologic evaluation of the gastrointestinal tract with contrast material. This article presents the clinical and radiographic findings associated with various types of intra-abdominal herniations.","container-title":"The Surgical Clinics of North America","DOI":"10.1016/s0039-6109(16)43293-7","ISSN":"0039-6109","issue":"2","journalAbbreviation":"Surg Clin North Am","language":"eng","page":"393-406","PMID":"6729672","source":"PubMed","title":"Internal abdominal hernias","volume":"64","author":[{"family":"Ghahremani","given":"G. G."}],"issued":{"date-parts":[["1984",4]]}}}],"schema":"https://github.com/citation-style-language/schema/raw/master/csl-citation.json"} </w:instrText>
      </w:r>
      <w:r>
        <w:rPr>
          <w:lang w:val="en-GB"/>
        </w:rPr>
        <w:fldChar w:fldCharType="separate"/>
      </w:r>
      <w:r>
        <w:t>(2)</w:t>
      </w:r>
      <w:r>
        <w:rPr>
          <w:lang w:val="en-GB"/>
        </w:rPr>
        <w:fldChar w:fldCharType="end"/>
      </w:r>
      <w:r>
        <w:rPr>
          <w:lang w:val="en-GB"/>
        </w:rPr>
        <w:t xml:space="preserve"> </w:t>
      </w:r>
    </w:p>
    <w:p w14:paraId="4B87DFE8" w14:textId="77777777" w:rsidR="00AF7814" w:rsidRDefault="003548E9">
      <w:pPr>
        <w:rPr>
          <w:lang w:val="en-GB"/>
        </w:rPr>
      </w:pPr>
      <w:r>
        <w:rPr>
          <w:lang w:val="en-GB"/>
        </w:rPr>
        <w:t xml:space="preserve">Transmesenteric hernias are particularly rare, constituting about 5–10% of all internal hernias, 35% of these occur in children up to the age of 10 years, in which they constitute the most common type of internal herniation </w:t>
      </w:r>
      <w:r>
        <w:rPr>
          <w:lang w:val="en-GB"/>
        </w:rPr>
        <w:fldChar w:fldCharType="begin"/>
      </w:r>
      <w:r>
        <w:rPr>
          <w:lang w:val="en-GB"/>
        </w:rPr>
        <w:instrText xml:space="preserve"> ADDIN ZOTERO_ITEM CSL_CITATION {"citationID":"u56nXZ6O","properties":{"formattedCitation":"(2,3)","plainCitation":"(2,3)","noteIndex":0},"citationItems":[{"id":275,"uris":["http://zotero.org/users/local/DwqggbnG/items/6DJ5FGHN"],"itemData":{"id":275,"type":"article-journal","abstract":"In this report, we discuss the case of an 11-year old girl presenting with acute abdominal pain caused by gangrene of a large part of the small bowel. During urgent surgical exploration, the cause of gangrene appeared to be herniation of the small bowel through a congenital defect in the mesentery with subsequent strangulation. A resection was performed leaving the patient with only 130</w:instrText>
      </w:r>
      <w:r>
        <w:rPr>
          <w:rFonts w:ascii="Arial" w:hAnsi="Arial"/>
          <w:lang w:val="en-GB"/>
        </w:rPr>
        <w:instrText> </w:instrText>
      </w:r>
      <w:r>
        <w:rPr>
          <w:lang w:val="en-GB"/>
        </w:rPr>
        <w:instrText xml:space="preserve">cm of small bowel remaining. Transmesenteric hernia is a rare type of internal herniation consisting of a small congenital defect in the small bowel mesentery through which the intestine can herniate and subsequently become strangulated. We present a case of transmesenteric hernia with disastrous effects and review the literature regarding this rare type of hernia.","container-title":"Acta Chirurgica Belgica","DOI":"10.1080/00015458.2017.1399662","ISSN":"0001-5458","issue":"6","journalAbbreviation":"Acta Chir Belg","language":"eng","page":"388-391","PMID":"29115904","source":"PubMed","title":"Transmesenteric hernia: a rare case of acute abdominal pain in children: a case report and review of the literature","title-short":"Transmesenteric hernia","volume":"118","author":[{"family":"Willems","given":"Edward"},{"family":"Willaert","given":"Bart"},{"family":"Van Slycke","given":"Sam"}],"issued":{"date-parts":[["2018",12]]}}},{"id":18,"uris":["http://zotero.org/users/local/DwqggbnG/items/MDNRG3LZ"],"itemData":{"id":18,"type":"article-journal","abstract":"Internal hernias are the underlying cause of acute or intermittent intestinal obstruction in approximately 4 per cent of cases. Their preoperative diagnosis depends on radiologic evaluation of the gastrointestinal tract with contrast material. This article presents the clinical and radiographic findings associated with various types of intra-abdominal herniations.","container-title":"The Surgical Clinics of North America","DOI":"10.1016/s0039-6109(16)43293-7","ISSN":"0039-6109","issue":"2","journalAbbreviation":"Surg Clin North Am","language":"eng","page":"393-406","PMID":"6729672","source":"PubMed","title":"Internal abdominal hernias","volume":"64","author":[{"family":"Ghahremani","given":"G. G."}],"issued":{"date-parts":[["1984",4]]}}}],"schema":"https://github.com/citation-style-language/schema/raw/master/csl-citation.json"} </w:instrText>
      </w:r>
      <w:r>
        <w:rPr>
          <w:lang w:val="en-GB"/>
        </w:rPr>
        <w:fldChar w:fldCharType="separate"/>
      </w:r>
      <w:r>
        <w:rPr>
          <w:lang w:val="en-GB"/>
        </w:rPr>
        <w:t>(2,3)</w:t>
      </w:r>
      <w:r>
        <w:rPr>
          <w:lang w:val="en-GB"/>
        </w:rPr>
        <w:fldChar w:fldCharType="end"/>
      </w:r>
      <w:r>
        <w:rPr>
          <w:lang w:val="en-GB"/>
        </w:rPr>
        <w:t xml:space="preserve">. The occurrence of a </w:t>
      </w:r>
      <w:r>
        <w:rPr>
          <w:lang w:val="en-GB"/>
        </w:rPr>
        <w:lastRenderedPageBreak/>
        <w:t>congenital transmesenteric hernia in an elderly patient, as in our case, is exceptional and may explain the frequent diagnostic delay.</w:t>
      </w:r>
    </w:p>
    <w:p w14:paraId="36A5AA56" w14:textId="05CEF59E" w:rsidR="00AF7814" w:rsidRDefault="003548E9">
      <w:pPr>
        <w:rPr>
          <w:lang w:val="en-GB"/>
        </w:rPr>
      </w:pPr>
      <w:r>
        <w:rPr>
          <w:lang w:val="en-GB"/>
        </w:rPr>
        <w:t xml:space="preserve">They lack a true hernial sac; however, their functional </w:t>
      </w:r>
      <w:commentRangeStart w:id="15"/>
      <w:r>
        <w:rPr>
          <w:lang w:val="en-GB"/>
        </w:rPr>
        <w:t>behavior</w:t>
      </w:r>
      <w:commentRangeEnd w:id="15"/>
      <w:r w:rsidR="00DB5170">
        <w:rPr>
          <w:rStyle w:val="CommentReference"/>
          <w:sz w:val="24"/>
          <w:szCs w:val="24"/>
          <w:lang w:val="en-GB"/>
        </w:rPr>
        <w:commentReference w:id="15"/>
      </w:r>
      <w:r>
        <w:rPr>
          <w:lang w:val="en-GB"/>
        </w:rPr>
        <w:t xml:space="preserve"> is largely comparable to that of true internal hernias. The associated mesenteric defects are typically small, measuring </w:t>
      </w:r>
      <w:commentRangeStart w:id="16"/>
      <w:r>
        <w:rPr>
          <w:lang w:val="en-GB"/>
        </w:rPr>
        <w:t>about 2–5 cm in diameter</w:t>
      </w:r>
      <w:commentRangeEnd w:id="16"/>
      <w:r w:rsidR="00DB5170">
        <w:rPr>
          <w:rStyle w:val="CommentReference"/>
          <w:sz w:val="24"/>
          <w:szCs w:val="24"/>
          <w:lang w:val="en-GB"/>
        </w:rPr>
        <w:commentReference w:id="16"/>
      </w:r>
      <w:r>
        <w:rPr>
          <w:lang w:val="en-GB"/>
        </w:rPr>
        <w:t>, and are most often situated near the ligament of Treitz or the ileocecal valve</w:t>
      </w:r>
      <w:r w:rsidR="00DB5170">
        <w:rPr>
          <w:lang w:val="en-GB"/>
        </w:rPr>
        <w:t xml:space="preserve"> </w:t>
      </w:r>
      <w:r>
        <w:rPr>
          <w:lang w:val="en-GB"/>
        </w:rPr>
        <w:fldChar w:fldCharType="begin"/>
      </w:r>
      <w:r>
        <w:rPr>
          <w:lang w:val="en-GB"/>
        </w:rPr>
        <w:instrText xml:space="preserve"> ADDIN ZOTERO_ITEM CSL_CITATION {"citationID":"zfXeCGlZ","properties":{"formattedCitation":"(2)","plainCitation":"(2)","noteIndex":0},"citationItems":[{"id":18,"uris":["http://zotero.org/users/local/DwqggbnG/items/MDNRG3LZ"],"itemData":{"id":18,"type":"article-journal","abstract":"Internal hernias are the underlying cause of acute or intermittent intestinal obstruction in approximately 4 per cent of cases. Their preoperative diagnosis depends on radiologic evaluation of the gastrointestinal tract with contrast material. This article presents the clinical and radiographic findings associated with various types of intra-abdominal herniations.","container-title":"The Surgical Clinics of North America","DOI":"10.1016/s0039-6109(16)43293-7","ISSN":"0039-6109","issue":"2","journalAbbreviation":"Surg Clin North Am","language":"eng","page":"393-406","PMID":"6729672","source":"PubMed","title":"Internal abdominal hernias","volume":"64","author":[{"family":"Ghahremani","given":"G. G."}],"issued":{"date-parts":[["1984",4]]}}}],"schema":"https://github.com/citation-style-language/schema/raw/master/csl-citation.json"} </w:instrText>
      </w:r>
      <w:r>
        <w:rPr>
          <w:lang w:val="en-GB"/>
        </w:rPr>
        <w:fldChar w:fldCharType="separate"/>
      </w:r>
      <w:r>
        <w:rPr>
          <w:lang w:val="en-GB"/>
        </w:rPr>
        <w:t>(2)</w:t>
      </w:r>
      <w:r>
        <w:rPr>
          <w:lang w:val="en-GB"/>
        </w:rPr>
        <w:fldChar w:fldCharType="end"/>
      </w:r>
      <w:r>
        <w:rPr>
          <w:lang w:val="en-GB"/>
        </w:rPr>
        <w:t>.</w:t>
      </w:r>
    </w:p>
    <w:p w14:paraId="23812226" w14:textId="1AD35DA3" w:rsidR="00AF7814" w:rsidRDefault="003548E9">
      <w:pPr>
        <w:rPr>
          <w:lang w:val="en-GB"/>
        </w:rPr>
      </w:pPr>
      <w:r>
        <w:rPr>
          <w:lang w:val="en-GB"/>
        </w:rPr>
        <w:t xml:space="preserve">Several hypotheses have been advanced to explain the pathogenesis of mesenteric defects, although their exact aetiology remains unclear. The most widely accepted theory suggests that relative intestinal ischemia during </w:t>
      </w:r>
      <w:r w:rsidR="00DB5170">
        <w:rPr>
          <w:lang w:val="en-GB"/>
        </w:rPr>
        <w:t>foetal</w:t>
      </w:r>
      <w:r>
        <w:rPr>
          <w:lang w:val="en-GB"/>
        </w:rPr>
        <w:t xml:space="preserve"> development results in thinning of the peritoneal layers, ultimately leading to the formation of a mesenteric defect</w:t>
      </w:r>
      <w:r w:rsidR="00DB5170">
        <w:rPr>
          <w:lang w:val="en-GB"/>
        </w:rPr>
        <w:t xml:space="preserve"> </w:t>
      </w:r>
      <w:r>
        <w:rPr>
          <w:lang w:val="en-GB"/>
        </w:rPr>
        <w:fldChar w:fldCharType="begin"/>
      </w:r>
      <w:r>
        <w:rPr>
          <w:lang w:val="en-GB"/>
        </w:rPr>
        <w:instrText xml:space="preserve"> ADDIN ZOTERO_ITEM CSL_CITATION {"citationID":"HPtWU7oh","properties":{"formattedCitation":"(2\\uc0\\u8211{}4)","plainCitation":"(2–4)","noteIndex":0},"citationItems":[{"id":275,"uris":["http://zotero.org/users/local/DwqggbnG/items/6DJ5FGHN"],"itemData":{"id":275,"type":"article-journal","abstract":"In this report, we discuss the case of an 11-year old girl presenting with acute abdominal pain caused by gangrene of a large part of the small bowel. During urgent surgical exploration, the cause of gangrene appeared to be herniation of the small bowel through a congenital defect in the mesentery with subsequent strangulation. A resection was performed leaving the patient with only 130</w:instrText>
      </w:r>
      <w:r>
        <w:rPr>
          <w:rFonts w:ascii="Arial" w:hAnsi="Arial"/>
          <w:lang w:val="en-GB"/>
        </w:rPr>
        <w:instrText> </w:instrText>
      </w:r>
      <w:r>
        <w:rPr>
          <w:lang w:val="en-GB"/>
        </w:rPr>
        <w:instrText xml:space="preserve">cm of small bowel remaining. Transmesenteric hernia is a rare type of internal herniation consisting of a small congenital defect in the small bowel mesentery through which the intestine can herniate and subsequently become strangulated. We present a case of transmesenteric hernia with disastrous effects and review the literature regarding this rare type of hernia.","container-title":"Acta Chirurgica Belgica","DOI":"10.1080/00015458.2017.1399662","ISSN":"0001-5458","issue":"6","journalAbbreviation":"Acta Chir Belg","language":"eng","page":"388-391","PMID":"29115904","source":"PubMed","title":"Transmesenteric hernia: a rare case of acute abdominal pain in children: a case report and review of the literature","title-short":"Transmesenteric hernia","volume":"118","author":[{"family":"Willems","given":"Edward"},{"family":"Willaert","given":"Bart"},{"family":"Van Slycke","given":"Sam"}],"issued":{"date-parts":[["2018",12]]}}},{"id":18,"uris":["http://zotero.org/users/local/DwqggbnG/items/MDNRG3LZ"],"itemData":{"id":18,"type":"article-journal","abstract":"Internal hernias are the underlying cause of acute or intermittent intestinal obstruction in approximately 4 per cent of cases. Their preoperative diagnosis depends on radiologic evaluation of the gastrointestinal tract with contrast material. This article presents the clinical and radiographic findings associated with various types of intra-abdominal herniations.","container-title":"The Surgical Clinics of North America","DOI":"10.1016/s0039-6109(16)43293-7","ISSN":"0039-6109","issue":"2","journalAbbreviation":"Surg Clin North Am","language":"eng","page":"393-406","PMID":"6729672","source":"PubMed","title":"Internal abdominal hernias","volume":"64","author":[{"family":"Ghahremani","given":"G. G."}],"issued":{"date-parts":[["1984",4]]}}},{"id":277,"uris":["http://zotero.org/users/local/DwqggbnG/items/N5RW8RGP"],"itemData":{"id":277,"type":"article-journal","abstract":"Fourteen cases of small bowel obstruction caused by congenital or postoperative internal herniation of bowel and treated at the University and Veterans Administration Medical Centers, Jackson, Mississippi between 1970 and 1983 were reviewed retrospectively. Of the total, eight were congenital (three transomental, two paraduodenal, one foramen of Winslow, one ileocecal transmesenteric, and one paracecal) and six acquired (three transmesenteric, one behind a Roux-Y esophagojejunostomy, one behind a Roux-Y pancreaticojejunostomy, and one between limbs of an end colostomy mucous fistula). Gangrenous bowel was present at exploration in nine cases (64 percent, five congenital and four acquired). In no case was a correct preoperative diagnosis of incarcerated or strangulated internal hernia made. In each patient, except for one who died before celiotomy could be performed, reduction of the hernia contents, resection of necrotic bowel, primary anastomosis or, on occasion, enterostomy, and correction of the anatomic defect leading to the herniation were performed. Postoperative mortality was 31 percent (four patients). Each of the four patients had presented initially with gangrenous bowel. The clinical features and management of congenital and acquired internal hernias have been reviewed and correlated with therapeutic outcome. In addition, the difficulties in diagnosis and the features of various types of these hernias have been discussed with comments made regarding prevention of the acquired forms of these rare hernias, along with the embryologic background and methods of management of the various congenital defects.","container-title":"American Journal of Surgery","DOI":"10.1016/0002-9610(86)90258-8","ISSN":"0002-9610","issue":"3","journalAbbreviation":"Am J Surg","language":"eng","page":"279-285","PMID":"3752377","source":"PubMed","title":"Congenital and acquired internal hernias: unusual causes of small bowel obstruction","title-short":"Congenital and acquired internal hernias","volume":"152","author":[{"family":"Newsom","given":"B. D."},{"family":"Kukora","given":"J. S."}],"issued":{"date-parts":[["1986",9]]}}}],"schema":"https://github.com/citation-style-language/schema/raw/master/csl-citation.json"} </w:instrText>
      </w:r>
      <w:r>
        <w:rPr>
          <w:lang w:val="en-GB"/>
        </w:rPr>
        <w:fldChar w:fldCharType="separate"/>
      </w:r>
      <w:r>
        <w:rPr>
          <w:rFonts w:cs="Times New Roman"/>
          <w:kern w:val="0"/>
          <w:lang w:val="en-GB"/>
        </w:rPr>
        <w:t>(2–4)</w:t>
      </w:r>
      <w:r>
        <w:rPr>
          <w:lang w:val="en-GB"/>
        </w:rPr>
        <w:fldChar w:fldCharType="end"/>
      </w:r>
      <w:r>
        <w:rPr>
          <w:lang w:val="en-GB"/>
        </w:rPr>
        <w:t>.</w:t>
      </w:r>
      <w:r w:rsidR="00DB5170">
        <w:rPr>
          <w:lang w:val="en-GB"/>
        </w:rPr>
        <w:t xml:space="preserve"> </w:t>
      </w:r>
      <w:r>
        <w:rPr>
          <w:lang w:val="en-GB"/>
        </w:rPr>
        <w:t>Another proposed mechanism involves partial regression of the dorsal mesentery during embryonic development</w:t>
      </w:r>
      <w:r w:rsidR="00DB5170">
        <w:rPr>
          <w:lang w:val="en-GB"/>
        </w:rPr>
        <w:t xml:space="preserve"> </w:t>
      </w:r>
      <w:r>
        <w:rPr>
          <w:lang w:val="en-GB"/>
        </w:rPr>
        <w:fldChar w:fldCharType="begin"/>
      </w:r>
      <w:r>
        <w:rPr>
          <w:lang w:val="en-GB"/>
        </w:rPr>
        <w:instrText xml:space="preserve"> ADDIN ZOTERO_ITEM CSL_CITATION {"citationID":"tUpOFHv1","properties":{"formattedCitation":"(5)","plainCitation":"(5)","noteIndex":0},"citationItems":[{"id":279,"uris":["http://zotero.org/users/local/DwqggbnG/items/4NCHJKJS"],"itemData":{"id":279,"type":"article-journal","abstract":"Introduction\nAn internal abdominal herniation is the protrusion of a viscus through a normal or abnormal mesenteric or peritoneal aperture. It is a rare cause of small bowel obstruction with a reported incidence of 0.2–0.9%. It can either be acquired through a trauma or surgical procedure or can be related to congenital peritoneal defects. Herniation through transverse mesocolon is very rare.\nPresentation of case\nA case of acute intestinal obstruction due to internal herniation through a congenital rent in transverse mesocolon with rotation of gut approximately 180° around axis of the band. Patient also had bilateral hypoplastic thenar muscles with rudimentary 1st metacarpals and high arched feet. Reduction along with derotation of gut, with closure of the rent in transverse mesocolon and fixation of the caecum to lateral peritoneum was performed.\nDiscussion\nThe preoperative diagnosis of mesenteric defect is difficult because of wide range of acute abdominal symptoms, and there are no specific radiographic findings. CT is the most important diagnostic tool is, with 77% accuracy in such cases. Due to the risk of strangulation of the hernial contents, even small internal hernias are dangerous and may be lethal.\nConclusion\nInternal hernia should be suspected in patients with signs and symptoms of intestinal obstruction, particularly in the absence of inflammatory intestinal diseases, external hernia or previous laparotomy. Surgical decision-making is on the basis of clinical findings of intestinal strangulation or ischemia, and emergency laparotomy should be performed without preoperative diagnosis of such a rare disease.","container-title":"International Journal of Surgery Case Reports","DOI":"10.1016/j.ijscr.2014.10.040","ISSN":"2210-2612","journalAbbreviation":"International Journal of Surgery Case Reports","page":"226-229","source":"ScienceDirect","title":"An unusual case of transverse mesocolic internal hernia with abnormality of both hands and high arched feet","volume":"6","author":[{"family":"Moudgil","given":"Ashish"},{"family":"Pandove","given":"Paras K."},{"family":"Singh","given":"Amarbir"},{"family":"Pandove","given":"Megha"},{"family":"Sharda","given":"Divya"},{"family":"Sharda","given":"Vijay K."}],"issued":{"date-parts":[["2015",1,1]]}}}],"schema":"https://github.com/citation-style-language/schema/raw/master/csl-citation.json"} </w:instrText>
      </w:r>
      <w:r>
        <w:rPr>
          <w:lang w:val="en-GB"/>
        </w:rPr>
        <w:fldChar w:fldCharType="separate"/>
      </w:r>
      <w:r>
        <w:rPr>
          <w:lang w:val="en-GB"/>
        </w:rPr>
        <w:t>(5)</w:t>
      </w:r>
      <w:r>
        <w:rPr>
          <w:lang w:val="en-GB"/>
        </w:rPr>
        <w:fldChar w:fldCharType="end"/>
      </w:r>
      <w:r>
        <w:rPr>
          <w:lang w:val="en-GB"/>
        </w:rPr>
        <w:t>. Additional theories include rapid elongation of a mesenteric segment, intrauterine compression of the mesentery by the colon during midgut herniation, or abnormal fusion of two epithelial layers with insufficient interposed connective tissue</w:t>
      </w:r>
      <w:r w:rsidR="00DB5170">
        <w:rPr>
          <w:lang w:val="en-GB"/>
        </w:rPr>
        <w:t xml:space="preserve"> </w:t>
      </w:r>
      <w:r>
        <w:rPr>
          <w:lang w:val="en-GB"/>
        </w:rPr>
        <w:fldChar w:fldCharType="begin"/>
      </w:r>
      <w:r>
        <w:rPr>
          <w:lang w:val="en-GB"/>
        </w:rPr>
        <w:instrText xml:space="preserve"> ADDIN ZOTERO_ITEM CSL_CITATION {"citationID":"9h8UGLPf","properties":{"formattedCitation":"(3,6)","plainCitation":"(3,6)","noteIndex":0},"citationItems":[{"id":275,"uris":["http://zotero.org/users/local/DwqggbnG/items/6DJ5FGHN"],"itemData":{"id":275,"type":"article-journal","abstract":"In this report, we discuss the case of an 11-year old girl presenting with acute abdominal pain caused by gangrene of a large part of the small bowel. During urgent surgical exploration, the cause of gangrene appeared to be herniation of the small bowel through a congenital defect in the mesentery with subsequent strangulation. A resection was performed leaving the patient with only 130</w:instrText>
      </w:r>
      <w:r>
        <w:rPr>
          <w:rFonts w:ascii="Arial" w:hAnsi="Arial"/>
          <w:lang w:val="en-GB"/>
        </w:rPr>
        <w:instrText> </w:instrText>
      </w:r>
      <w:r>
        <w:rPr>
          <w:lang w:val="en-GB"/>
        </w:rPr>
        <w:instrText xml:space="preserve">cm of small bowel remaining. Transmesenteric hernia is a rare type of internal herniation consisting of a small congenital defect in the small bowel mesentery through which the intestine can herniate and subsequently become strangulated. We present a case of transmesenteric hernia with disastrous effects and review the literature regarding this rare type of hernia.","container-title":"Acta Chirurgica Belgica","DOI":"10.1080/00015458.2017.1399662","ISSN":"0001-5458","issue":"6","journalAbbreviation":"Acta Chir Belg","language":"eng","page":"388-391","PMID":"29115904","source":"PubMed","title":"Transmesenteric hernia: a rare case of acute abdominal pain in children: a case report and review of the literature","title-short":"Transmesenteric hernia","volume":"118","author":[{"family":"Willems","given":"Edward"},{"family":"Willaert","given":"Bart"},{"family":"Van Slycke","given":"Sam"}],"issued":{"date-parts":[["2018",12]]}}},{"id":281,"uris":["http://zotero.org/users/local/DwqggbnG/items/R5HPZY2C"],"itemData":{"id":281,"type":"article-journal","abstract":"Transmesenteric hernias are extremely rare. A strangulated hernia through a mesenteric opening is a rare operative finding. Preoperative diagnosis still is difficult in spite of the imaging techniques currently available. The authors describe two cases of paediatric patients presenting with bowel obstruction resulting from a congenital mesenteric hernia. The first patient had a 3-cm wide congenital defect in the ileal mesentery through which the sigmoid colon had herniated. The second patient is a newborn infant who presented with symptoms and radiographic evidence of neonatal occlusion. At surgical exploration, a long segment of the small bowel had herniated in a defect in the ileal mesentery. A brief review of epidemiology and anatomy of transmesenteric hernias is included, along with a discussion of the difficulties in diagnosis and treatment of this condition.","container-title":"African journal of paediatric surgery: AJPS","DOI":"10.4103/0189-6725.78934","ISSN":"0974-5998","issue":"1","journalAbbreviation":"Afr J Paediatr Surg","language":"eng","page":"75-78","PMID":"21478592","source":"PubMed","title":"Small bowel obstruction caused by congenital transmesenteric defect","volume":"8","author":[{"family":"Nouira","given":"F."},{"family":"Dhaou","given":"Ben M."},{"family":"Charieg","given":"A."},{"family":"Ghorbel","given":"S."},{"family":"Jlidi","given":"S."},{"family":"Chaouachi","given":"B."}],"issued":{"date-parts":[["2011"]]}}}],"schema":"https://github.com/citation-style-language/schema/raw/master/csl-citation.json"} </w:instrText>
      </w:r>
      <w:r>
        <w:rPr>
          <w:lang w:val="en-GB"/>
        </w:rPr>
        <w:fldChar w:fldCharType="separate"/>
      </w:r>
      <w:r>
        <w:rPr>
          <w:lang w:val="en-GB"/>
        </w:rPr>
        <w:t>(3,6)</w:t>
      </w:r>
      <w:r>
        <w:rPr>
          <w:lang w:val="en-GB"/>
        </w:rPr>
        <w:fldChar w:fldCharType="end"/>
      </w:r>
      <w:r>
        <w:rPr>
          <w:lang w:val="en-GB"/>
        </w:rPr>
        <w:t>.</w:t>
      </w:r>
      <w:r w:rsidR="00641470">
        <w:rPr>
          <w:lang w:val="en-GB"/>
        </w:rPr>
        <w:t xml:space="preserve"> </w:t>
      </w:r>
      <w:r>
        <w:rPr>
          <w:lang w:val="en-GB"/>
        </w:rPr>
        <w:t xml:space="preserve">A genetic predisposition has also been suggested, </w:t>
      </w:r>
      <w:commentRangeStart w:id="17"/>
      <w:r w:rsidR="00DF361E" w:rsidRPr="00DF361E">
        <w:rPr>
          <w:lang w:val="en-GB"/>
        </w:rPr>
        <w:t>Chat</w:t>
      </w:r>
      <w:r>
        <w:rPr>
          <w:lang w:val="en-GB"/>
        </w:rPr>
        <w:t>orted b</w:t>
      </w:r>
      <w:commentRangeEnd w:id="17"/>
      <w:r w:rsidR="00641470">
        <w:rPr>
          <w:rStyle w:val="CommentReference"/>
          <w:sz w:val="24"/>
          <w:szCs w:val="24"/>
          <w:lang w:val="en-GB"/>
        </w:rPr>
        <w:commentReference w:id="17"/>
      </w:r>
      <w:r>
        <w:rPr>
          <w:lang w:val="en-GB"/>
        </w:rPr>
        <w:t>y reported associations with inherited conditions such as cystic fibrosis, Hirschsprung’s disease, and intestinal atresia</w:t>
      </w:r>
      <w:r w:rsidR="00641470">
        <w:rPr>
          <w:lang w:val="en-GB"/>
        </w:rPr>
        <w:t xml:space="preserve"> </w:t>
      </w:r>
      <w:r>
        <w:rPr>
          <w:lang w:val="en-GB"/>
        </w:rPr>
        <w:fldChar w:fldCharType="begin"/>
      </w:r>
      <w:r>
        <w:rPr>
          <w:lang w:val="en-GB"/>
        </w:rPr>
        <w:instrText xml:space="preserve"> ADDIN ZOTERO_ITEM CSL_CITATION {"citationID":"rbubW4et","properties":{"formattedCitation":"(3,7)","plainCitation":"(3,7)","noteIndex":0},"citationItems":[{"id":275,"uris":["http://zotero.org/users/local/DwqggbnG/items/6DJ5FGHN"],"itemData":{"id":275,"type":"article-journal","abstract":"In this report, we discuss the case of an 11-year old girl presenting with acute abdominal pain caused by gangrene of a large part of the small bowel. During urgent surgical exploration, the cause of gangrene appeared to be herniation of the small bowel through a congenital defect in the mesentery with subsequent strangulation. A resection was performed leaving the patient with only 130</w:instrText>
      </w:r>
      <w:r>
        <w:rPr>
          <w:rFonts w:ascii="Arial" w:hAnsi="Arial"/>
          <w:lang w:val="en-GB"/>
        </w:rPr>
        <w:instrText> </w:instrText>
      </w:r>
      <w:r>
        <w:rPr>
          <w:lang w:val="en-GB"/>
        </w:rPr>
        <w:instrText xml:space="preserve">cm of small bowel remaining. Transmesenteric hernia is a rare type of internal herniation consisting of a small congenital defect in the small bowel mesentery through which the intestine can herniate and subsequently become strangulated. We present a case of transmesenteric hernia with disastrous effects and review the literature regarding this rare type of hernia.","container-title":"Acta Chirurgica Belgica","DOI":"10.1080/00015458.2017.1399662","ISSN":"0001-5458","issue":"6","journalAbbreviation":"Acta Chir Belg","language":"eng","page":"388-391","PMID":"29115904","source":"PubMed","title":"Transmesenteric hernia: a rare case of acute abdominal pain in children: a case report and review of the literature","title-short":"Transmesenteric hernia","volume":"118","author":[{"family":"Willems","given":"Edward"},{"family":"Willaert","given":"Bart"},{"family":"Van Slycke","given":"Sam"}],"issued":{"date-parts":[["2018",12]]}}},{"id":283,"uris":["http://zotero.org/users/local/DwqggbnG/items/BGGWY9DQ"],"itemData":{"id":283,"type":"article-journal","abstract":"OBJECTIVE: Internal hernias, including paraduodenal (traditionally the most common), pericecal, foramen of Winslow, and intersigmoid hernias, account for approximately 0.5-5.8% of all cases of intestinal obstruction and are associated with a high mortality rate, exceeding 50% in some series. To complicate matters, the incidence of internal hernias is increasing because of a number of relatively new surgical procedures now being performed, including liver transplantation and gastric bypass surgery. A significant increase in hernias is occurring in patients undergoing transmesenteric, transmesocolic, and retroanastomotic surgical procedures. It is important for radiologists to be familiar with and to understand the various types of internal hernias and their imaging features so that prompt and accurate diagnosis of these conditions can be made.\nCONCLUSION: This article illustrates the imaging findings of internal hernias, with emphasis placed on the CT findings, especially in transmesenteric, transmesocolic, and retroanastomotic types of internal hernias.","container-title":"AJR. American journal of roentgenology","DOI":"10.2214/AJR.05.0644","ISSN":"0361-803X","issue":"3","journalAbbreviation":"AJR Am J Roentgenol","language":"eng","page":"703-717","PMID":"16498098","source":"PubMed","title":"Review of internal hernias: radiographic and clinical findings","title-short":"Review of internal hernias","volume":"186","author":[{"family":"Martin","given":"Lucie C."},{"family":"Merkle","given":"Elmar M."},{"family":"Thompson","given":"William M."}],"issued":{"date-parts":[["2006",3]]}}}],"schema":"https://github.com/citation-style-language/schema/raw/master/csl-citation.json"} </w:instrText>
      </w:r>
      <w:r>
        <w:rPr>
          <w:lang w:val="en-GB"/>
        </w:rPr>
        <w:fldChar w:fldCharType="separate"/>
      </w:r>
      <w:r>
        <w:rPr>
          <w:lang w:val="en-GB"/>
        </w:rPr>
        <w:t>(3,7)</w:t>
      </w:r>
      <w:r>
        <w:rPr>
          <w:lang w:val="en-GB"/>
        </w:rPr>
        <w:fldChar w:fldCharType="end"/>
      </w:r>
      <w:r w:rsidR="00641470">
        <w:rPr>
          <w:lang w:val="en-GB"/>
        </w:rPr>
        <w:t xml:space="preserve">. </w:t>
      </w:r>
    </w:p>
    <w:p w14:paraId="2C07CC65" w14:textId="77777777" w:rsidR="00AF7814" w:rsidRDefault="003548E9">
      <w:pPr>
        <w:rPr>
          <w:lang w:val="en-GB"/>
        </w:rPr>
      </w:pPr>
      <w:r>
        <w:rPr>
          <w:lang w:val="en-GB"/>
        </w:rPr>
        <w:t xml:space="preserve">The </w:t>
      </w:r>
      <w:commentRangeStart w:id="18"/>
      <w:r>
        <w:rPr>
          <w:lang w:val="en-GB"/>
        </w:rPr>
        <w:t xml:space="preserve">clinical presentation </w:t>
      </w:r>
      <w:commentRangeEnd w:id="18"/>
      <w:r w:rsidR="00641470">
        <w:rPr>
          <w:rStyle w:val="CommentReference"/>
          <w:sz w:val="24"/>
          <w:szCs w:val="24"/>
          <w:lang w:val="en-GB"/>
        </w:rPr>
        <w:commentReference w:id="18"/>
      </w:r>
      <w:r>
        <w:rPr>
          <w:lang w:val="en-GB"/>
        </w:rPr>
        <w:t xml:space="preserve">is that of an acute small bowel obstruction. Standing abdominal radiography usually shows a non-specific obstruction of the distal small intestine. However, several dilated small bowel loops are often seen clustered in the right iliac fossa, a finding that, </w:t>
      </w:r>
      <w:commentRangeStart w:id="19"/>
      <w:r>
        <w:rPr>
          <w:lang w:val="en-GB"/>
        </w:rPr>
        <w:t>according to some authors</w:t>
      </w:r>
      <w:commentRangeEnd w:id="19"/>
      <w:r w:rsidR="00641470">
        <w:rPr>
          <w:rStyle w:val="CommentReference"/>
          <w:sz w:val="24"/>
          <w:szCs w:val="24"/>
          <w:lang w:val="en-GB"/>
        </w:rPr>
        <w:commentReference w:id="19"/>
      </w:r>
      <w:r>
        <w:rPr>
          <w:lang w:val="en-GB"/>
        </w:rPr>
        <w:t>, should raise suspicion of this diagnosis in patients without signs of infection or a history of abdominal surgery.</w:t>
      </w:r>
    </w:p>
    <w:p w14:paraId="42390832" w14:textId="72B0EB9F" w:rsidR="00AF7814" w:rsidRDefault="003548E9">
      <w:pPr>
        <w:rPr>
          <w:lang w:val="en-GB"/>
        </w:rPr>
      </w:pPr>
      <w:r>
        <w:rPr>
          <w:lang w:val="en-GB"/>
        </w:rPr>
        <w:t xml:space="preserve">Even when a small bowel follow-through confirms distal small bowel obstruction, the underlying mechanism cannot be clearly identified with this examination. </w:t>
      </w:r>
      <w:commentRangeStart w:id="20"/>
      <w:r>
        <w:rPr>
          <w:lang w:val="en-GB"/>
        </w:rPr>
        <w:t xml:space="preserve">Contrast-enhanced abdominal computed tomography is therefore currently the best imaging </w:t>
      </w:r>
      <w:commentRangeEnd w:id="20"/>
      <w:r w:rsidR="00641470">
        <w:rPr>
          <w:rStyle w:val="CommentReference"/>
          <w:sz w:val="24"/>
          <w:szCs w:val="24"/>
          <w:lang w:val="en-GB"/>
        </w:rPr>
        <w:commentReference w:id="20"/>
      </w:r>
      <w:r>
        <w:rPr>
          <w:lang w:val="en-GB"/>
        </w:rPr>
        <w:t>modality to determine the cause of obstruction, by demonstrating thickened and fixed small bowel loops located posterior to the mesentery, which itself is displaced anteriorly. Nevertheless, due to its rarity, a preoperative diagnosis of transmesenteric hernia remains exceptional in clinical practice</w:t>
      </w:r>
      <w:r w:rsidR="00641470">
        <w:rPr>
          <w:lang w:val="en-GB"/>
        </w:rPr>
        <w:t xml:space="preserve"> </w:t>
      </w:r>
      <w:r>
        <w:rPr>
          <w:lang w:val="en-GB"/>
        </w:rPr>
        <w:fldChar w:fldCharType="begin"/>
      </w:r>
      <w:r>
        <w:rPr>
          <w:lang w:val="en-GB"/>
        </w:rPr>
        <w:instrText xml:space="preserve"> ADDIN ZOTERO_ITEM CSL_CITATION {"citationID":"1bm8tzBv","properties":{"formattedCitation":"(1)","plainCitation":"(1)","noteIndex":0},"citationItems":[{"id":16,"uris":["http://zotero.org/users/local/DwqggbnG/items/XIL9DR8J"],"itemData":{"id":16,"type":"webpage","abstract":"Traitement chirurgical des hernies internes","container-title":"EM-Consulte","language":"fr","title":"Traitement chirurgical des hernies internes","author":[{"family":"Masson","given":"Elsevier"}],"issued":{"date-parts":[["2013"]]}}}],"schema":"https://github.com/citation-style-language/schema/raw/master/csl-citation.json"} </w:instrText>
      </w:r>
      <w:r>
        <w:rPr>
          <w:lang w:val="en-GB"/>
        </w:rPr>
        <w:fldChar w:fldCharType="separate"/>
      </w:r>
      <w:r>
        <w:rPr>
          <w:lang w:val="en-GB"/>
        </w:rPr>
        <w:t>(1)</w:t>
      </w:r>
      <w:r>
        <w:rPr>
          <w:lang w:val="en-GB"/>
        </w:rPr>
        <w:fldChar w:fldCharType="end"/>
      </w:r>
      <w:r>
        <w:rPr>
          <w:lang w:val="en-GB"/>
        </w:rPr>
        <w:t>.</w:t>
      </w:r>
    </w:p>
    <w:p w14:paraId="20FC4746" w14:textId="73AAF7B2" w:rsidR="00AF7814" w:rsidRDefault="003548E9">
      <w:pPr>
        <w:rPr>
          <w:lang w:val="en-GB"/>
        </w:rPr>
      </w:pPr>
      <w:r>
        <w:rPr>
          <w:lang w:val="en-GB"/>
        </w:rPr>
        <w:t xml:space="preserve">The laparoscopic approach is advantageous, both diagnostically and therapeutically, since the defect is anterior, easy to identify, and can be repaired without </w:t>
      </w:r>
      <w:r w:rsidR="00641470">
        <w:rPr>
          <w:lang w:val="en-GB"/>
        </w:rPr>
        <w:t>difficulty (</w:t>
      </w:r>
      <w:r>
        <w:rPr>
          <w:lang w:val="en-GB"/>
        </w:rPr>
        <w:t>8). However, a midline laparotomy may be immediately preferred in cases of poorly tolerated, overt bowel obstruction syndrome</w:t>
      </w:r>
      <w:r w:rsidR="00641470">
        <w:rPr>
          <w:lang w:val="en-GB"/>
        </w:rPr>
        <w:t xml:space="preserve"> </w:t>
      </w:r>
      <w:r>
        <w:rPr>
          <w:lang w:val="en-GB"/>
        </w:rPr>
        <w:fldChar w:fldCharType="begin"/>
      </w:r>
      <w:r>
        <w:rPr>
          <w:lang w:val="en-GB"/>
        </w:rPr>
        <w:instrText xml:space="preserve"> ADDIN ZOTERO_ITEM CSL_CITATION {"citationID":"NnRwPEOo","properties":{"formattedCitation":"(1)","plainCitation":"(1)","noteIndex":0},"citationItems":[{"id":16,"uris":["http://zotero.org/users/local/DwqggbnG/items/XIL9DR8J"],"itemData":{"id":16,"type":"webpage","abstract":"Traitement chirurgical des hernies internes","container-title":"EM-Consulte","language":"fr","title":"Traitement chirurgical des hernies internes","author":[{"family":"Masson","given":"Elsevier"}],"issued":{"date-parts":[["2013"]]}}}],"schema":"https://github.com/citation-style-language/schema/raw/master/csl-citation.json"} </w:instrText>
      </w:r>
      <w:r>
        <w:rPr>
          <w:lang w:val="en-GB"/>
        </w:rPr>
        <w:fldChar w:fldCharType="separate"/>
      </w:r>
      <w:r>
        <w:rPr>
          <w:lang w:val="en-GB"/>
        </w:rPr>
        <w:t>(1)</w:t>
      </w:r>
      <w:r>
        <w:rPr>
          <w:lang w:val="en-GB"/>
        </w:rPr>
        <w:fldChar w:fldCharType="end"/>
      </w:r>
      <w:r>
        <w:rPr>
          <w:lang w:val="en-GB"/>
        </w:rPr>
        <w:t>. In our case, given the prolonged evolution and signs of significant bowel distension, a midline laparotomy was preferred.</w:t>
      </w:r>
    </w:p>
    <w:p w14:paraId="09470B7F" w14:textId="77777777" w:rsidR="00AF7814" w:rsidRDefault="003548E9">
      <w:pPr>
        <w:rPr>
          <w:lang w:val="en-GB"/>
        </w:rPr>
      </w:pPr>
      <w:commentRangeStart w:id="21"/>
      <w:r>
        <w:rPr>
          <w:lang w:val="en-GB"/>
        </w:rPr>
        <w:t xml:space="preserve">Intra-operative diagnosis is generally straightforward </w:t>
      </w:r>
      <w:commentRangeEnd w:id="21"/>
      <w:r w:rsidR="00641470">
        <w:rPr>
          <w:rStyle w:val="CommentReference"/>
          <w:sz w:val="24"/>
          <w:szCs w:val="24"/>
          <w:lang w:val="en-GB"/>
        </w:rPr>
        <w:commentReference w:id="21"/>
      </w:r>
      <w:r>
        <w:rPr>
          <w:lang w:val="en-GB"/>
        </w:rPr>
        <w:t>and does not pose any particular problem.</w:t>
      </w:r>
    </w:p>
    <w:p w14:paraId="0590AA0F" w14:textId="77777777" w:rsidR="00AF7814" w:rsidRDefault="003548E9">
      <w:pPr>
        <w:rPr>
          <w:lang w:val="en-GB"/>
        </w:rPr>
      </w:pPr>
      <w:r>
        <w:rPr>
          <w:lang w:val="en-GB"/>
        </w:rPr>
        <w:t xml:space="preserve">The procedure consists of a gradual reduction of the herniated small bowel using gentle traction. However, the frequent delay in diagnosis in such cases means that intestinal </w:t>
      </w:r>
      <w:r>
        <w:rPr>
          <w:lang w:val="en-GB"/>
        </w:rPr>
        <w:lastRenderedPageBreak/>
        <w:t xml:space="preserve">ischemia is common, and the hernial orifice often appears too narrow to allow safe reduction of the incarcerated bowel. In this situation, it is </w:t>
      </w:r>
      <w:commentRangeStart w:id="22"/>
      <w:r>
        <w:rPr>
          <w:lang w:val="en-GB"/>
        </w:rPr>
        <w:t>necessary to enlarge the defect, either superiorly</w:t>
      </w:r>
      <w:commentRangeEnd w:id="22"/>
      <w:r w:rsidR="00641470">
        <w:rPr>
          <w:rStyle w:val="CommentReference"/>
          <w:sz w:val="24"/>
          <w:szCs w:val="24"/>
          <w:lang w:val="en-GB"/>
        </w:rPr>
        <w:commentReference w:id="22"/>
      </w:r>
      <w:r>
        <w:rPr>
          <w:lang w:val="en-GB"/>
        </w:rPr>
        <w:t>—taking care to first identify the superior mesenteric artery—or inferiorly, while avoiding injury to the marginal arcade of the terminal ileum, for example by using mesenteric transillumination.</w:t>
      </w:r>
    </w:p>
    <w:p w14:paraId="19D8A74A" w14:textId="77777777" w:rsidR="00AF7814" w:rsidRDefault="003548E9">
      <w:pPr>
        <w:rPr>
          <w:lang w:val="en-GB"/>
        </w:rPr>
      </w:pPr>
      <w:commentRangeStart w:id="23"/>
      <w:r>
        <w:rPr>
          <w:lang w:val="en-GB"/>
        </w:rPr>
        <w:t xml:space="preserve">In all cases, preliminary incision </w:t>
      </w:r>
      <w:commentRangeEnd w:id="23"/>
      <w:r w:rsidR="00641470">
        <w:rPr>
          <w:rStyle w:val="CommentReference"/>
          <w:sz w:val="24"/>
          <w:szCs w:val="24"/>
          <w:lang w:val="en-GB"/>
        </w:rPr>
        <w:commentReference w:id="23"/>
      </w:r>
      <w:r>
        <w:rPr>
          <w:lang w:val="en-GB"/>
        </w:rPr>
        <w:t xml:space="preserve">of the peritoneal layer of the hernial neck should precede complete division, </w:t>
      </w:r>
      <w:commentRangeStart w:id="24"/>
      <w:r>
        <w:rPr>
          <w:lang w:val="en-GB"/>
        </w:rPr>
        <w:t xml:space="preserve">in order to avoid </w:t>
      </w:r>
      <w:commentRangeEnd w:id="24"/>
      <w:r w:rsidR="006B5E2E">
        <w:rPr>
          <w:rStyle w:val="CommentReference"/>
          <w:sz w:val="24"/>
          <w:szCs w:val="24"/>
          <w:lang w:val="en-GB"/>
        </w:rPr>
        <w:commentReference w:id="24"/>
      </w:r>
      <w:r>
        <w:rPr>
          <w:lang w:val="en-GB"/>
        </w:rPr>
        <w:t>injury to a feeding vessel located at the edge of the defect. Finally, when intestinal necrosis is present, surgical management follows the standard principles of bowel resection.</w:t>
      </w:r>
    </w:p>
    <w:p w14:paraId="2796914F" w14:textId="77777777" w:rsidR="00AF7814" w:rsidRDefault="003548E9">
      <w:pPr>
        <w:rPr>
          <w:lang w:val="en-GB"/>
        </w:rPr>
      </w:pPr>
      <w:r>
        <w:rPr>
          <w:lang w:val="en-GB"/>
        </w:rPr>
        <w:t xml:space="preserve">Preventive treatment consists of closing the mesenteric defect with interrupted sutures using absorbable or non-absorbable material, while carefully preserving the mesenteric vessels that most often border the defect. It should be noted that </w:t>
      </w:r>
      <w:commentRangeStart w:id="25"/>
      <w:r>
        <w:rPr>
          <w:lang w:val="en-GB"/>
        </w:rPr>
        <w:t>transverse closure of the defect is preferable, a</w:t>
      </w:r>
      <w:commentRangeEnd w:id="25"/>
      <w:r w:rsidR="00641470">
        <w:rPr>
          <w:rStyle w:val="CommentReference"/>
          <w:sz w:val="24"/>
          <w:szCs w:val="24"/>
          <w:lang w:val="en-GB"/>
        </w:rPr>
        <w:commentReference w:id="25"/>
      </w:r>
      <w:r>
        <w:rPr>
          <w:lang w:val="en-GB"/>
        </w:rPr>
        <w:t>s it widens the base of the intestinal loop; in contrast, longitudinal suturing may expose the patient to a risk of secondary volvulus of the adjacent bowel loop</w:t>
      </w:r>
      <w:r>
        <w:rPr>
          <w:lang w:val="en-GB"/>
        </w:rPr>
        <w:fldChar w:fldCharType="begin"/>
      </w:r>
      <w:r>
        <w:rPr>
          <w:lang w:val="en-GB"/>
        </w:rPr>
        <w:instrText xml:space="preserve"> ADDIN ZOTERO_ITEM CSL_CITATION {"citationID":"9sjdCOH5","properties":{"formattedCitation":"(1)","plainCitation":"(1)","noteIndex":0},"citationItems":[{"id":16,"uris":["http://zotero.org/users/local/DwqggbnG/items/XIL9DR8J"],"itemData":{"id":16,"type":"webpage","abstract":"Traitement chirurgical des hernies internes","container-title":"EM-Consulte","language":"fr","title":"Traitement chirurgical des hernies internes","author":[{"family":"Masson","given":"Elsevier"}],"issued":{"date-parts":[["2013"]]}}}],"schema":"https://github.com/citation-style-language/schema/raw/master/csl-citation.json"} </w:instrText>
      </w:r>
      <w:r>
        <w:rPr>
          <w:lang w:val="en-GB"/>
        </w:rPr>
        <w:fldChar w:fldCharType="separate"/>
      </w:r>
      <w:r>
        <w:rPr>
          <w:lang w:val="en-GB"/>
        </w:rPr>
        <w:t>(1)</w:t>
      </w:r>
      <w:r>
        <w:rPr>
          <w:lang w:val="en-GB"/>
        </w:rPr>
        <w:fldChar w:fldCharType="end"/>
      </w:r>
      <w:r>
        <w:rPr>
          <w:lang w:val="en-GB"/>
        </w:rPr>
        <w:t>.</w:t>
      </w:r>
    </w:p>
    <w:p w14:paraId="56514BDB" w14:textId="77777777" w:rsidR="00AF7814" w:rsidRDefault="003548E9">
      <w:pPr>
        <w:rPr>
          <w:b/>
          <w:bCs/>
          <w:sz w:val="32"/>
          <w:szCs w:val="32"/>
          <w:lang w:val="en-GB"/>
        </w:rPr>
      </w:pPr>
      <w:r>
        <w:rPr>
          <w:b/>
          <w:bCs/>
          <w:sz w:val="32"/>
          <w:szCs w:val="32"/>
          <w:lang w:val="en-GB"/>
        </w:rPr>
        <w:t>Conclusion</w:t>
      </w:r>
    </w:p>
    <w:p w14:paraId="07D7E754" w14:textId="77777777" w:rsidR="00AF7814" w:rsidRDefault="003548E9">
      <w:pPr>
        <w:rPr>
          <w:lang w:val="en-GB"/>
        </w:rPr>
      </w:pPr>
      <w:r>
        <w:rPr>
          <w:lang w:val="en-GB"/>
        </w:rPr>
        <w:t xml:space="preserve">Congenital transmesenteric internal hernia is a rare but potentially life-threatening cause of acute small bowel obstruction, particularly exceptional in elderly patients. Its clinical and radiological presentation is often non-specific, making preoperative diagnosis challenging despite advances in imaging. Early surgical exploration remains essential to prevent bowel ischemia and necrosis. Careful reduction of the herniated bowel and systematic closure of the mesenteric defect are crucial to ensure a </w:t>
      </w:r>
      <w:commentRangeStart w:id="26"/>
      <w:r>
        <w:rPr>
          <w:lang w:val="en-GB"/>
        </w:rPr>
        <w:t xml:space="preserve">favorable </w:t>
      </w:r>
      <w:commentRangeEnd w:id="26"/>
      <w:r w:rsidR="00641470">
        <w:rPr>
          <w:rStyle w:val="CommentReference"/>
          <w:sz w:val="24"/>
          <w:szCs w:val="24"/>
          <w:lang w:val="en-GB"/>
        </w:rPr>
        <w:commentReference w:id="26"/>
      </w:r>
      <w:r>
        <w:rPr>
          <w:lang w:val="en-GB"/>
        </w:rPr>
        <w:t>outcome and prevent recurrence.</w:t>
      </w:r>
    </w:p>
    <w:p w14:paraId="6FE85177" w14:textId="77777777" w:rsidR="00EA641C" w:rsidRDefault="00EA641C">
      <w:pPr>
        <w:rPr>
          <w:b/>
          <w:bCs/>
          <w:sz w:val="32"/>
          <w:szCs w:val="32"/>
          <w:lang w:val="en-GB"/>
        </w:rPr>
      </w:pPr>
    </w:p>
    <w:p w14:paraId="59C18708" w14:textId="77777777" w:rsidR="00EA641C" w:rsidRDefault="00EA641C">
      <w:pPr>
        <w:rPr>
          <w:b/>
          <w:bCs/>
          <w:sz w:val="32"/>
          <w:szCs w:val="32"/>
          <w:lang w:val="en-GB"/>
        </w:rPr>
      </w:pPr>
    </w:p>
    <w:p w14:paraId="47CC681E" w14:textId="77777777" w:rsidR="00EA641C" w:rsidRPr="00EA641C" w:rsidRDefault="00EA641C" w:rsidP="00EA641C">
      <w:pPr>
        <w:spacing w:after="200" w:line="276" w:lineRule="auto"/>
        <w:rPr>
          <w:rFonts w:ascii="Arial" w:eastAsia="Times New Roman" w:hAnsi="Arial"/>
          <w:b/>
          <w:bCs/>
          <w:kern w:val="0"/>
          <w:sz w:val="22"/>
          <w:szCs w:val="22"/>
          <w:lang w:val="en-GB" w:eastAsia="en-GB"/>
          <w14:ligatures w14:val="none"/>
        </w:rPr>
      </w:pPr>
      <w:r w:rsidRPr="00EA641C">
        <w:rPr>
          <w:rFonts w:ascii="Arial" w:eastAsia="Times New Roman" w:hAnsi="Arial"/>
          <w:b/>
          <w:bCs/>
          <w:kern w:val="0"/>
          <w:sz w:val="22"/>
          <w:szCs w:val="22"/>
          <w:lang w:val="en-GB" w:eastAsia="en-GB"/>
          <w14:ligatures w14:val="none"/>
        </w:rPr>
        <w:t>COMPETING INTERESTS DISCLAIMER:</w:t>
      </w:r>
    </w:p>
    <w:p w14:paraId="07C31AD2" w14:textId="77777777" w:rsidR="00EA641C" w:rsidRPr="00EA641C" w:rsidRDefault="00EA641C" w:rsidP="00EA641C">
      <w:pPr>
        <w:spacing w:after="200" w:line="276" w:lineRule="auto"/>
        <w:rPr>
          <w:rFonts w:ascii="Calibri" w:eastAsia="Times New Roman" w:hAnsi="Calibri" w:cs="Times New Roman"/>
          <w:kern w:val="0"/>
          <w:sz w:val="22"/>
          <w:szCs w:val="22"/>
          <w:lang w:val="en-GB" w:eastAsia="en-GB"/>
          <w14:ligatures w14:val="none"/>
        </w:rPr>
      </w:pPr>
      <w:r w:rsidRPr="00EA641C">
        <w:rPr>
          <w:rFonts w:ascii="Arial" w:eastAsia="Times New Roman" w:hAnsi="Arial"/>
          <w:kern w:val="0"/>
          <w:sz w:val="22"/>
          <w:szCs w:val="22"/>
          <w:lang w:val="en-GB" w:eastAsia="en-GB"/>
          <w14:ligatures w14:val="none"/>
        </w:rPr>
        <w:t>Authors have declared that they have no known competing financial interests OR non-financial interests OR personal relationships that could have appeared to influence the work reported in this paper.</w:t>
      </w:r>
    </w:p>
    <w:p w14:paraId="1A364EB4" w14:textId="77777777" w:rsidR="00EA641C" w:rsidRDefault="00EA641C">
      <w:pPr>
        <w:rPr>
          <w:b/>
          <w:bCs/>
          <w:sz w:val="32"/>
          <w:szCs w:val="32"/>
          <w:lang w:val="en-GB"/>
        </w:rPr>
      </w:pPr>
    </w:p>
    <w:p w14:paraId="18B36E68" w14:textId="77777777" w:rsidR="00641470" w:rsidRDefault="00641470">
      <w:pPr>
        <w:rPr>
          <w:b/>
          <w:bCs/>
          <w:sz w:val="32"/>
          <w:szCs w:val="32"/>
          <w:lang w:val="en-GB"/>
        </w:rPr>
      </w:pPr>
    </w:p>
    <w:p w14:paraId="18E85A85" w14:textId="77777777" w:rsidR="00641470" w:rsidRDefault="00641470">
      <w:pPr>
        <w:rPr>
          <w:b/>
          <w:bCs/>
          <w:sz w:val="32"/>
          <w:szCs w:val="32"/>
          <w:lang w:val="en-GB"/>
        </w:rPr>
      </w:pPr>
    </w:p>
    <w:p w14:paraId="3DD3E83B" w14:textId="77777777" w:rsidR="00EA641C" w:rsidRDefault="00EA641C">
      <w:pPr>
        <w:rPr>
          <w:b/>
          <w:bCs/>
          <w:sz w:val="32"/>
          <w:szCs w:val="32"/>
          <w:lang w:val="en-GB"/>
        </w:rPr>
      </w:pPr>
    </w:p>
    <w:p w14:paraId="4EF7F13C" w14:textId="30761A18" w:rsidR="00AF7814" w:rsidRDefault="003548E9">
      <w:pPr>
        <w:rPr>
          <w:b/>
          <w:bCs/>
          <w:sz w:val="32"/>
          <w:szCs w:val="32"/>
          <w:lang w:val="en-GB"/>
        </w:rPr>
      </w:pPr>
      <w:commentRangeStart w:id="27"/>
      <w:r>
        <w:rPr>
          <w:b/>
          <w:bCs/>
          <w:sz w:val="32"/>
          <w:szCs w:val="32"/>
          <w:lang w:val="en-GB"/>
        </w:rPr>
        <w:lastRenderedPageBreak/>
        <w:t>References</w:t>
      </w:r>
      <w:commentRangeEnd w:id="27"/>
      <w:r w:rsidR="00C759A9">
        <w:rPr>
          <w:rStyle w:val="CommentReference"/>
          <w:b/>
          <w:bCs/>
          <w:sz w:val="32"/>
          <w:szCs w:val="32"/>
          <w:lang w:val="en-GB"/>
        </w:rPr>
        <w:commentReference w:id="27"/>
      </w:r>
    </w:p>
    <w:p w14:paraId="18EE6550" w14:textId="77777777" w:rsidR="00AF7814" w:rsidRDefault="003548E9">
      <w:pPr>
        <w:pStyle w:val="Bibliography"/>
        <w:rPr>
          <w:rFonts w:cs="Times New Roman"/>
          <w:kern w:val="0"/>
        </w:rPr>
      </w:pPr>
      <w:r>
        <w:rPr>
          <w:lang w:val="en-GB"/>
        </w:rPr>
        <w:fldChar w:fldCharType="begin"/>
      </w:r>
      <w:r>
        <w:instrText xml:space="preserve"> ADDIN ZOTERO_BIBL {"uncited":[],"omitted":[],"custom":[]} CSL_BIBLIOGRAPHY </w:instrText>
      </w:r>
      <w:r>
        <w:rPr>
          <w:lang w:val="en-GB"/>
        </w:rPr>
        <w:fldChar w:fldCharType="separate"/>
      </w:r>
      <w:r>
        <w:rPr>
          <w:rFonts w:cs="Times New Roman"/>
          <w:kern w:val="0"/>
        </w:rPr>
        <w:t>1.</w:t>
      </w:r>
      <w:r>
        <w:rPr>
          <w:rFonts w:cs="Times New Roman"/>
          <w:kern w:val="0"/>
        </w:rPr>
        <w:tab/>
        <w:t>Masson E. EM-Consulte. 2013. Traitement chirurgical des hernies internes.</w:t>
      </w:r>
    </w:p>
    <w:p w14:paraId="0CB171BA" w14:textId="77777777" w:rsidR="00AF7814" w:rsidRDefault="003548E9">
      <w:pPr>
        <w:pStyle w:val="Bibliography"/>
        <w:rPr>
          <w:rFonts w:cs="Times New Roman"/>
          <w:kern w:val="0"/>
          <w:lang w:val="en-GB"/>
        </w:rPr>
      </w:pPr>
      <w:r>
        <w:rPr>
          <w:rFonts w:cs="Times New Roman"/>
          <w:kern w:val="0"/>
          <w:lang w:val="en-GB"/>
        </w:rPr>
        <w:t>2.</w:t>
      </w:r>
      <w:r>
        <w:rPr>
          <w:rFonts w:cs="Times New Roman"/>
          <w:kern w:val="0"/>
          <w:lang w:val="en-GB"/>
        </w:rPr>
        <w:tab/>
        <w:t>Ghahremani GG. Internal abdominal hernias. Surg Clin North Am. 1984 Apr;64(2):393–406. doi:10.1016/s0039-6109(16)43293-7 PubMed PMID: 6729672.</w:t>
      </w:r>
    </w:p>
    <w:p w14:paraId="0E64A0E0" w14:textId="77777777" w:rsidR="00AF7814" w:rsidRDefault="003548E9">
      <w:pPr>
        <w:pStyle w:val="Bibliography"/>
        <w:rPr>
          <w:rFonts w:cs="Times New Roman"/>
          <w:kern w:val="0"/>
          <w:lang w:val="en-GB"/>
        </w:rPr>
      </w:pPr>
      <w:r>
        <w:rPr>
          <w:rFonts w:cs="Times New Roman"/>
          <w:kern w:val="0"/>
          <w:lang w:val="en-GB"/>
        </w:rPr>
        <w:t>3.</w:t>
      </w:r>
      <w:r>
        <w:rPr>
          <w:rFonts w:cs="Times New Roman"/>
          <w:kern w:val="0"/>
          <w:lang w:val="en-GB"/>
        </w:rPr>
        <w:tab/>
        <w:t>Willems E, Willaert B, Van Slycke S. Transmesenteric hernia: a rare case of acute abdominal pain in children: a case report and review of the literature. Acta Chir Belg. 2018 Dec;118(6):388–91. doi:10.1080/00015458.2017.1399662 PubMed PMID: 29115904.</w:t>
      </w:r>
    </w:p>
    <w:p w14:paraId="457C5C9C" w14:textId="77777777" w:rsidR="00AF7814" w:rsidRDefault="003548E9">
      <w:pPr>
        <w:pStyle w:val="Bibliography"/>
        <w:rPr>
          <w:rFonts w:cs="Times New Roman"/>
          <w:kern w:val="0"/>
          <w:lang w:val="en-GB"/>
        </w:rPr>
      </w:pPr>
      <w:r>
        <w:rPr>
          <w:rFonts w:cs="Times New Roman"/>
          <w:kern w:val="0"/>
          <w:lang w:val="en-GB"/>
        </w:rPr>
        <w:t>4.</w:t>
      </w:r>
      <w:r>
        <w:rPr>
          <w:rFonts w:cs="Times New Roman"/>
          <w:kern w:val="0"/>
          <w:lang w:val="en-GB"/>
        </w:rPr>
        <w:tab/>
        <w:t>Newsom BD, Kukora JS. Congenital and acquired internal hernias: unusual causes of small bowel obstruction. Am J Surg. 1986 Sep;152(3):279–85. doi:10.1016/0002-9610(86)90258-8 PubMed PMID: 3752377.</w:t>
      </w:r>
    </w:p>
    <w:p w14:paraId="4EF99F18" w14:textId="77777777" w:rsidR="00AF7814" w:rsidRDefault="003548E9">
      <w:pPr>
        <w:pStyle w:val="Bibliography"/>
        <w:rPr>
          <w:rFonts w:cs="Times New Roman"/>
          <w:kern w:val="0"/>
          <w:lang w:val="en-GB"/>
        </w:rPr>
      </w:pPr>
      <w:r>
        <w:rPr>
          <w:rFonts w:cs="Times New Roman"/>
          <w:kern w:val="0"/>
          <w:lang w:val="en-GB"/>
        </w:rPr>
        <w:t>5.</w:t>
      </w:r>
      <w:r>
        <w:rPr>
          <w:rFonts w:cs="Times New Roman"/>
          <w:kern w:val="0"/>
          <w:lang w:val="en-GB"/>
        </w:rPr>
        <w:tab/>
        <w:t>Moudgil A, Pandove PK, Singh A, Pandove M, Sharda D, Sharda VK. An unusual case of transverse mesocolic internal hernia with abnormality of both hands and high arched feet. Int J Surg Case Rep. 2015 Jan 1;6:226–9. doi:10.1016/j.ijscr.2014.10.040</w:t>
      </w:r>
    </w:p>
    <w:p w14:paraId="59592E10" w14:textId="77777777" w:rsidR="00AF7814" w:rsidRDefault="003548E9">
      <w:pPr>
        <w:pStyle w:val="Bibliography"/>
        <w:rPr>
          <w:rFonts w:cs="Times New Roman"/>
          <w:kern w:val="0"/>
          <w:lang w:val="en-GB"/>
        </w:rPr>
      </w:pPr>
      <w:r>
        <w:rPr>
          <w:rFonts w:cs="Times New Roman"/>
          <w:kern w:val="0"/>
          <w:lang w:val="en-GB"/>
        </w:rPr>
        <w:t>6.</w:t>
      </w:r>
      <w:r>
        <w:rPr>
          <w:rFonts w:cs="Times New Roman"/>
          <w:kern w:val="0"/>
          <w:lang w:val="en-GB"/>
        </w:rPr>
        <w:tab/>
        <w:t>Nouira F, Dhaou BM, Charieg A, Ghorbel S, Jlidi S, Chaouachi B. Small bowel obstruction caused by congenital transmesenteric defect. Afr J Paediatr Surg AJPS. 2011;8(1):75–8. doi:10.4103/0189-6725.78934 PubMed PMID: 21478592.</w:t>
      </w:r>
    </w:p>
    <w:p w14:paraId="4D490D8E" w14:textId="77777777" w:rsidR="00AF7814" w:rsidRDefault="003548E9">
      <w:pPr>
        <w:pStyle w:val="Bibliography"/>
        <w:rPr>
          <w:rFonts w:cs="Times New Roman"/>
          <w:kern w:val="0"/>
        </w:rPr>
      </w:pPr>
      <w:r>
        <w:rPr>
          <w:rFonts w:cs="Times New Roman"/>
          <w:kern w:val="0"/>
          <w:lang w:val="en-GB"/>
        </w:rPr>
        <w:t>7.</w:t>
      </w:r>
      <w:r>
        <w:rPr>
          <w:rFonts w:cs="Times New Roman"/>
          <w:kern w:val="0"/>
          <w:lang w:val="en-GB"/>
        </w:rPr>
        <w:tab/>
        <w:t xml:space="preserve">Martin LC, Merkle EM, Thompson WM. Review of internal hernias: radiographic and clinical findings. </w:t>
      </w:r>
      <w:r>
        <w:rPr>
          <w:rFonts w:cs="Times New Roman"/>
          <w:kern w:val="0"/>
        </w:rPr>
        <w:t>AJR Am J Roentgenol. 2006 Mar;186(3):703–17. doi:10.2214/AJR.05.0644 PubMed PMID: 16498098.</w:t>
      </w:r>
    </w:p>
    <w:p w14:paraId="0699D017" w14:textId="77777777" w:rsidR="00AF7814" w:rsidRDefault="003548E9">
      <w:pPr>
        <w:rPr>
          <w:lang w:val="en-GB"/>
        </w:rPr>
      </w:pPr>
      <w:r>
        <w:rPr>
          <w:lang w:val="en-GB"/>
        </w:rPr>
        <w:fldChar w:fldCharType="end"/>
      </w:r>
    </w:p>
    <w:sectPr w:rsidR="00AF7814">
      <w:type w:val="continuous"/>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Reveiwer" w:date="2026-04-17T13:39:00Z" w:initials="R">
    <w:p w14:paraId="46E53843" w14:textId="77777777" w:rsidR="00E81B03" w:rsidRDefault="00E81B03" w:rsidP="00E81B03">
      <w:pPr>
        <w:pStyle w:val="CommentText"/>
      </w:pPr>
      <w:r>
        <w:rPr>
          <w:rStyle w:val="CommentReference"/>
        </w:rPr>
        <w:annotationRef/>
      </w:r>
      <w:r>
        <w:t>The introduction is too short here, it has to be enhanced broader further focussing upon the salient features of the case report with references to be cited in the Introduction part...</w:t>
      </w:r>
    </w:p>
  </w:comment>
  <w:comment w:id="1" w:author="Reveiwer" w:date="2026-04-17T13:41:00Z" w:initials="R">
    <w:p w14:paraId="2A2B3279" w14:textId="77777777" w:rsidR="00E81B03" w:rsidRDefault="00E81B03" w:rsidP="00E81B03">
      <w:pPr>
        <w:pStyle w:val="CommentText"/>
      </w:pPr>
      <w:r>
        <w:rPr>
          <w:rStyle w:val="CommentReference"/>
        </w:rPr>
        <w:annotationRef/>
      </w:r>
      <w:r>
        <w:t xml:space="preserve">Cite some statistical evidences to show its rare presentation... </w:t>
      </w:r>
    </w:p>
  </w:comment>
  <w:comment w:id="2" w:author="Reveiwer" w:date="2026-04-17T13:40:00Z" w:initials="R">
    <w:p w14:paraId="221DB307" w14:textId="77777777" w:rsidR="00E81B03" w:rsidRDefault="00E81B03" w:rsidP="00E81B03">
      <w:pPr>
        <w:pStyle w:val="CommentText"/>
      </w:pPr>
      <w:r>
        <w:rPr>
          <w:rStyle w:val="CommentReference"/>
        </w:rPr>
        <w:annotationRef/>
      </w:r>
      <w:r>
        <w:t>Cite a reference...</w:t>
      </w:r>
    </w:p>
  </w:comment>
  <w:comment w:id="3" w:author="Reveiwer" w:date="2026-04-17T13:46:00Z" w:initials="R">
    <w:p w14:paraId="3B509E6C" w14:textId="77777777" w:rsidR="006A4B54" w:rsidRDefault="006A4B54" w:rsidP="006A4B54">
      <w:pPr>
        <w:pStyle w:val="CommentText"/>
      </w:pPr>
      <w:r>
        <w:rPr>
          <w:rStyle w:val="CommentReference"/>
        </w:rPr>
        <w:annotationRef/>
      </w:r>
      <w:r>
        <w:t>Kindly add on the vital signs &amp; bowel sounds….</w:t>
      </w:r>
    </w:p>
  </w:comment>
  <w:comment w:id="4" w:author="Reveiwer" w:date="2026-04-17T13:51:00Z" w:initials="R">
    <w:p w14:paraId="55C9A7AF" w14:textId="77777777" w:rsidR="006A4B54" w:rsidRDefault="006A4B54" w:rsidP="006A4B54">
      <w:pPr>
        <w:pStyle w:val="CommentText"/>
      </w:pPr>
      <w:r>
        <w:rPr>
          <w:rStyle w:val="CommentReference"/>
        </w:rPr>
        <w:annotationRef/>
      </w:r>
      <w:r>
        <w:t>You can present the X-ray abdomen here as well...representing the findings with the help of arrows...</w:t>
      </w:r>
    </w:p>
  </w:comment>
  <w:comment w:id="5" w:author="Reveiwer" w:date="2026-04-17T13:52:00Z" w:initials="R">
    <w:p w14:paraId="230F9AF0" w14:textId="77777777" w:rsidR="006A4B54" w:rsidRDefault="006A4B54" w:rsidP="006A4B54">
      <w:pPr>
        <w:pStyle w:val="CommentText"/>
      </w:pPr>
      <w:r>
        <w:rPr>
          <w:rStyle w:val="CommentReference"/>
        </w:rPr>
        <w:annotationRef/>
      </w:r>
      <w:r>
        <w:t>Any other investigations were performed - like Lab tests etc......</w:t>
      </w:r>
    </w:p>
  </w:comment>
  <w:comment w:id="6" w:author="Reveiwer" w:date="2026-04-17T13:49:00Z" w:initials="R">
    <w:p w14:paraId="1934AAC3" w14:textId="77777777" w:rsidR="006A4B54" w:rsidRDefault="006A4B54" w:rsidP="006A4B54">
      <w:pPr>
        <w:pStyle w:val="CommentText"/>
      </w:pPr>
      <w:r>
        <w:rPr>
          <w:rStyle w:val="CommentReference"/>
        </w:rPr>
        <w:annotationRef/>
      </w:r>
      <w:r>
        <w:rPr>
          <w:lang w:val="fr-FR"/>
        </w:rPr>
        <w:t>Try to represent with the help of arrows the represented feature of distended small bowel &amp; sir-fluid levels…..</w:t>
      </w:r>
    </w:p>
  </w:comment>
  <w:comment w:id="7" w:author="Reveiwer" w:date="2026-04-17T14:19:00Z" w:initials="R">
    <w:p w14:paraId="219A65F0" w14:textId="77777777" w:rsidR="00641470" w:rsidRDefault="00641470" w:rsidP="00641470">
      <w:pPr>
        <w:pStyle w:val="CommentText"/>
      </w:pPr>
      <w:r>
        <w:rPr>
          <w:rStyle w:val="CommentReference"/>
        </w:rPr>
        <w:annotationRef/>
      </w:r>
      <w:r>
        <w:t>Was it a plain or a contrast scan?</w:t>
      </w:r>
    </w:p>
  </w:comment>
  <w:comment w:id="8" w:author="Reveiwer" w:date="2026-04-17T13:56:00Z" w:initials="R">
    <w:p w14:paraId="3187FF44" w14:textId="77777777" w:rsidR="007A4718" w:rsidRDefault="007A4718" w:rsidP="007A4718">
      <w:pPr>
        <w:pStyle w:val="CommentText"/>
      </w:pPr>
      <w:r>
        <w:rPr>
          <w:rStyle w:val="CommentReference"/>
        </w:rPr>
        <w:annotationRef/>
      </w:r>
      <w:r>
        <w:t>Mention as - Open surgery / Exploratory laparotomy….</w:t>
      </w:r>
    </w:p>
  </w:comment>
  <w:comment w:id="9" w:author="Reveiwer" w:date="2026-04-17T13:54:00Z" w:initials="R">
    <w:p w14:paraId="7EB4B015" w14:textId="77777777" w:rsidR="006A4B54" w:rsidRDefault="006A4B54" w:rsidP="006A4B54">
      <w:pPr>
        <w:pStyle w:val="CommentText"/>
      </w:pPr>
      <w:r>
        <w:rPr>
          <w:rStyle w:val="CommentReference"/>
        </w:rPr>
        <w:annotationRef/>
      </w:r>
      <w:r>
        <w:rPr>
          <w:lang w:val="fr-FR"/>
        </w:rPr>
        <w:t>Try to represent with the help of arrow the site of defect….…..</w:t>
      </w:r>
    </w:p>
  </w:comment>
  <w:comment w:id="10" w:author="Reveiwer" w:date="2026-04-17T14:00:00Z" w:initials="R">
    <w:p w14:paraId="3CAD7EEC" w14:textId="77777777" w:rsidR="00D52313" w:rsidRDefault="00D52313" w:rsidP="00D52313">
      <w:pPr>
        <w:pStyle w:val="CommentText"/>
      </w:pPr>
      <w:r>
        <w:rPr>
          <w:rStyle w:val="CommentReference"/>
        </w:rPr>
        <w:annotationRef/>
      </w:r>
      <w:r>
        <w:t>Kindly do not start the discussion part by the presenting the highlight of the case report - which to be said in the last part of the discussion...</w:t>
      </w:r>
    </w:p>
  </w:comment>
  <w:comment w:id="11" w:author="Reveiwer" w:date="2026-04-17T14:05:00Z" w:initials="R">
    <w:p w14:paraId="05A38763" w14:textId="77777777" w:rsidR="00DB5170" w:rsidRDefault="00DB5170" w:rsidP="00DB5170">
      <w:pPr>
        <w:pStyle w:val="CommentText"/>
      </w:pPr>
      <w:r>
        <w:rPr>
          <w:rStyle w:val="CommentReference"/>
        </w:rPr>
        <w:annotationRef/>
      </w:r>
      <w:r>
        <w:t>Cite an reference...</w:t>
      </w:r>
    </w:p>
  </w:comment>
  <w:comment w:id="12" w:author="Reveiwer" w:date="2026-04-17T14:06:00Z" w:initials="R">
    <w:p w14:paraId="33ABF6BB" w14:textId="77777777" w:rsidR="00DB5170" w:rsidRDefault="00DB5170" w:rsidP="00DB5170">
      <w:pPr>
        <w:pStyle w:val="CommentText"/>
      </w:pPr>
      <w:r>
        <w:rPr>
          <w:rStyle w:val="CommentReference"/>
        </w:rPr>
        <w:annotationRef/>
      </w:r>
      <w:r>
        <w:t>Cite an reference...</w:t>
      </w:r>
    </w:p>
  </w:comment>
  <w:comment w:id="13" w:author="Reveiwer" w:date="2026-04-17T14:06:00Z" w:initials="R">
    <w:p w14:paraId="5F896C80" w14:textId="77777777" w:rsidR="00DB5170" w:rsidRDefault="00DB5170" w:rsidP="00DB5170">
      <w:pPr>
        <w:pStyle w:val="CommentText"/>
      </w:pPr>
      <w:r>
        <w:rPr>
          <w:rStyle w:val="CommentReference"/>
        </w:rPr>
        <w:annotationRef/>
      </w:r>
      <w:r>
        <w:t>Cite an reference...</w:t>
      </w:r>
    </w:p>
  </w:comment>
  <w:comment w:id="14" w:author="Reveiwer" w:date="2026-04-17T14:06:00Z" w:initials="R">
    <w:p w14:paraId="0BDFD8AF" w14:textId="77777777" w:rsidR="00DB5170" w:rsidRDefault="00DB5170" w:rsidP="00DB5170">
      <w:pPr>
        <w:pStyle w:val="CommentText"/>
      </w:pPr>
      <w:r>
        <w:rPr>
          <w:rStyle w:val="CommentReference"/>
        </w:rPr>
        <w:annotationRef/>
      </w:r>
      <w:r>
        <w:t>Cite an reference...</w:t>
      </w:r>
    </w:p>
  </w:comment>
  <w:comment w:id="15" w:author="Reveiwer" w:date="2026-04-17T14:07:00Z" w:initials="R">
    <w:p w14:paraId="59062381" w14:textId="77777777" w:rsidR="00DB5170" w:rsidRDefault="00DB5170" w:rsidP="00DB5170">
      <w:pPr>
        <w:pStyle w:val="CommentText"/>
      </w:pPr>
      <w:r>
        <w:rPr>
          <w:rStyle w:val="CommentReference"/>
        </w:rPr>
        <w:annotationRef/>
      </w:r>
      <w:r>
        <w:t>Grammar Check...</w:t>
      </w:r>
    </w:p>
  </w:comment>
  <w:comment w:id="16" w:author="Reveiwer" w:date="2026-04-17T14:13:00Z" w:initials="R">
    <w:p w14:paraId="6FB16CD0" w14:textId="77777777" w:rsidR="00DB5170" w:rsidRDefault="00DB5170" w:rsidP="00DB5170">
      <w:pPr>
        <w:pStyle w:val="CommentText"/>
      </w:pPr>
      <w:r>
        <w:rPr>
          <w:rStyle w:val="CommentReference"/>
        </w:rPr>
        <w:annotationRef/>
      </w:r>
      <w:r>
        <w:t>Cite a comparison to your case presentation….</w:t>
      </w:r>
    </w:p>
  </w:comment>
  <w:comment w:id="17" w:author="Reveiwer" w:date="2026-04-17T14:15:00Z" w:initials="R">
    <w:p w14:paraId="36C6BEEA" w14:textId="77777777" w:rsidR="00641470" w:rsidRDefault="00641470" w:rsidP="00641470">
      <w:pPr>
        <w:pStyle w:val="CommentText"/>
      </w:pPr>
      <w:r>
        <w:rPr>
          <w:rStyle w:val="CommentReference"/>
        </w:rPr>
        <w:annotationRef/>
      </w:r>
      <w:r>
        <w:t>Kindly check for Grammar issue or spelling mistakes or reference issue!</w:t>
      </w:r>
    </w:p>
  </w:comment>
  <w:comment w:id="18" w:author="Reveiwer" w:date="2026-04-17T14:16:00Z" w:initials="R">
    <w:p w14:paraId="39BC02CB" w14:textId="77777777" w:rsidR="00641470" w:rsidRDefault="00641470" w:rsidP="00641470">
      <w:pPr>
        <w:pStyle w:val="CommentText"/>
      </w:pPr>
      <w:r>
        <w:rPr>
          <w:rStyle w:val="CommentReference"/>
        </w:rPr>
        <w:annotationRef/>
      </w:r>
      <w:r>
        <w:t>Cite a comparison to your case presentation…</w:t>
      </w:r>
    </w:p>
  </w:comment>
  <w:comment w:id="19" w:author="Reveiwer" w:date="2026-04-17T14:17:00Z" w:initials="R">
    <w:p w14:paraId="2E7E859D" w14:textId="77777777" w:rsidR="00641470" w:rsidRDefault="00641470" w:rsidP="00641470">
      <w:pPr>
        <w:pStyle w:val="CommentText"/>
      </w:pPr>
      <w:r>
        <w:rPr>
          <w:rStyle w:val="CommentReference"/>
        </w:rPr>
        <w:annotationRef/>
      </w:r>
      <w:r>
        <w:t>Cite an reference...</w:t>
      </w:r>
    </w:p>
  </w:comment>
  <w:comment w:id="20" w:author="Reveiwer" w:date="2026-04-17T14:18:00Z" w:initials="R">
    <w:p w14:paraId="084C3571" w14:textId="77777777" w:rsidR="00641470" w:rsidRDefault="00641470" w:rsidP="00641470">
      <w:pPr>
        <w:pStyle w:val="CommentText"/>
      </w:pPr>
      <w:r>
        <w:rPr>
          <w:rStyle w:val="CommentReference"/>
        </w:rPr>
        <w:annotationRef/>
      </w:r>
      <w:r>
        <w:t>Cite an reference...</w:t>
      </w:r>
    </w:p>
  </w:comment>
  <w:comment w:id="21" w:author="Reveiwer" w:date="2026-04-17T14:20:00Z" w:initials="R">
    <w:p w14:paraId="00ED5E6E" w14:textId="77777777" w:rsidR="00641470" w:rsidRDefault="00641470" w:rsidP="00641470">
      <w:pPr>
        <w:pStyle w:val="CommentText"/>
      </w:pPr>
      <w:r>
        <w:rPr>
          <w:rStyle w:val="CommentReference"/>
        </w:rPr>
        <w:annotationRef/>
      </w:r>
      <w:r>
        <w:t>Cite an reference….</w:t>
      </w:r>
    </w:p>
  </w:comment>
  <w:comment w:id="22" w:author="Reveiwer" w:date="2026-04-17T14:21:00Z" w:initials="R">
    <w:p w14:paraId="02D57D92" w14:textId="77777777" w:rsidR="00641470" w:rsidRDefault="00641470" w:rsidP="00641470">
      <w:pPr>
        <w:pStyle w:val="CommentText"/>
      </w:pPr>
      <w:r>
        <w:rPr>
          <w:rStyle w:val="CommentReference"/>
        </w:rPr>
        <w:annotationRef/>
      </w:r>
      <w:r>
        <w:t>Cite an reference...</w:t>
      </w:r>
    </w:p>
  </w:comment>
  <w:comment w:id="23" w:author="Reveiwer" w:date="2026-04-17T14:22:00Z" w:initials="R">
    <w:p w14:paraId="4C088193" w14:textId="77777777" w:rsidR="00641470" w:rsidRDefault="00641470" w:rsidP="00641470">
      <w:pPr>
        <w:pStyle w:val="CommentText"/>
      </w:pPr>
      <w:r>
        <w:rPr>
          <w:rStyle w:val="CommentReference"/>
        </w:rPr>
        <w:annotationRef/>
      </w:r>
      <w:r>
        <w:t>Cite an reference...</w:t>
      </w:r>
    </w:p>
    <w:p w14:paraId="3AEE86EA" w14:textId="77777777" w:rsidR="00641470" w:rsidRDefault="00641470" w:rsidP="00641470">
      <w:pPr>
        <w:pStyle w:val="CommentText"/>
      </w:pPr>
      <w:r>
        <w:t>And compare to your case presentation...</w:t>
      </w:r>
    </w:p>
  </w:comment>
  <w:comment w:id="24" w:author="Reveiwer" w:date="2026-04-17T14:51:00Z" w:initials="R">
    <w:p w14:paraId="6859DBB3" w14:textId="77777777" w:rsidR="006B5E2E" w:rsidRDefault="006B5E2E" w:rsidP="006B5E2E">
      <w:pPr>
        <w:pStyle w:val="CommentText"/>
      </w:pPr>
      <w:r>
        <w:rPr>
          <w:rStyle w:val="CommentReference"/>
        </w:rPr>
        <w:annotationRef/>
      </w:r>
      <w:r>
        <w:t>Grammar Check...</w:t>
      </w:r>
    </w:p>
  </w:comment>
  <w:comment w:id="25" w:author="Reveiwer" w:date="2026-04-17T14:23:00Z" w:initials="R">
    <w:p w14:paraId="7ADC1299" w14:textId="77777777" w:rsidR="00641470" w:rsidRDefault="00641470" w:rsidP="00641470">
      <w:pPr>
        <w:pStyle w:val="CommentText"/>
      </w:pPr>
      <w:r>
        <w:rPr>
          <w:rStyle w:val="CommentReference"/>
        </w:rPr>
        <w:annotationRef/>
      </w:r>
      <w:r>
        <w:t>Cite an reference...</w:t>
      </w:r>
    </w:p>
    <w:p w14:paraId="448D74AB" w14:textId="77777777" w:rsidR="00641470" w:rsidRDefault="00641470" w:rsidP="00641470">
      <w:pPr>
        <w:pStyle w:val="CommentText"/>
      </w:pPr>
      <w:r>
        <w:t>Compare with your case report...</w:t>
      </w:r>
    </w:p>
  </w:comment>
  <w:comment w:id="26" w:author="Reveiwer" w:date="2026-04-17T14:23:00Z" w:initials="R">
    <w:p w14:paraId="5826E318" w14:textId="77777777" w:rsidR="00641470" w:rsidRDefault="00641470" w:rsidP="00641470">
      <w:pPr>
        <w:pStyle w:val="CommentText"/>
      </w:pPr>
      <w:r>
        <w:rPr>
          <w:rStyle w:val="CommentReference"/>
        </w:rPr>
        <w:annotationRef/>
      </w:r>
      <w:r>
        <w:t>Grammar Check...</w:t>
      </w:r>
    </w:p>
  </w:comment>
  <w:comment w:id="27" w:author="Reveiwer" w:date="2026-04-17T14:25:00Z" w:initials="R">
    <w:p w14:paraId="6497CA10" w14:textId="77777777" w:rsidR="00C759A9" w:rsidRDefault="00C759A9" w:rsidP="00C759A9">
      <w:pPr>
        <w:pStyle w:val="CommentText"/>
      </w:pPr>
      <w:r>
        <w:rPr>
          <w:rStyle w:val="CommentReference"/>
        </w:rPr>
        <w:annotationRef/>
      </w:r>
      <w:r>
        <w:rPr>
          <w:lang w:val="en-MY"/>
        </w:rPr>
        <w:t>Kindly follow the journal guidelines in its way of presenting in the article in relation to the references...Also look out for more references as and when needed according to the comments mentioned….kindly sort out thi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6E53843" w15:done="0"/>
  <w15:commentEx w15:paraId="2A2B3279" w15:done="0"/>
  <w15:commentEx w15:paraId="221DB307" w15:done="0"/>
  <w15:commentEx w15:paraId="3B509E6C" w15:done="0"/>
  <w15:commentEx w15:paraId="55C9A7AF" w15:done="0"/>
  <w15:commentEx w15:paraId="230F9AF0" w15:done="0"/>
  <w15:commentEx w15:paraId="1934AAC3" w15:done="0"/>
  <w15:commentEx w15:paraId="219A65F0" w15:done="0"/>
  <w15:commentEx w15:paraId="3187FF44" w15:done="0"/>
  <w15:commentEx w15:paraId="7EB4B015" w15:done="0"/>
  <w15:commentEx w15:paraId="3CAD7EEC" w15:done="0"/>
  <w15:commentEx w15:paraId="05A38763" w15:done="0"/>
  <w15:commentEx w15:paraId="33ABF6BB" w15:done="0"/>
  <w15:commentEx w15:paraId="5F896C80" w15:done="0"/>
  <w15:commentEx w15:paraId="0BDFD8AF" w15:done="0"/>
  <w15:commentEx w15:paraId="59062381" w15:done="0"/>
  <w15:commentEx w15:paraId="6FB16CD0" w15:done="0"/>
  <w15:commentEx w15:paraId="36C6BEEA" w15:done="0"/>
  <w15:commentEx w15:paraId="39BC02CB" w15:done="0"/>
  <w15:commentEx w15:paraId="2E7E859D" w15:done="0"/>
  <w15:commentEx w15:paraId="084C3571" w15:done="0"/>
  <w15:commentEx w15:paraId="00ED5E6E" w15:done="0"/>
  <w15:commentEx w15:paraId="02D57D92" w15:done="0"/>
  <w15:commentEx w15:paraId="3AEE86EA" w15:done="0"/>
  <w15:commentEx w15:paraId="6859DBB3" w15:done="0"/>
  <w15:commentEx w15:paraId="448D74AB" w15:done="0"/>
  <w15:commentEx w15:paraId="5826E318" w15:done="0"/>
  <w15:commentEx w15:paraId="6497CA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24CE321" w16cex:dateUtc="2026-04-17T05:39:00Z"/>
  <w16cex:commentExtensible w16cex:durableId="4BAEA5A3" w16cex:dateUtc="2026-04-17T05:41:00Z"/>
  <w16cex:commentExtensible w16cex:durableId="2033CEDF" w16cex:dateUtc="2026-04-17T05:40:00Z"/>
  <w16cex:commentExtensible w16cex:durableId="1300CEB0" w16cex:dateUtc="2026-04-17T05:46:00Z"/>
  <w16cex:commentExtensible w16cex:durableId="1B3F50FC" w16cex:dateUtc="2026-04-17T05:51:00Z"/>
  <w16cex:commentExtensible w16cex:durableId="4E605CA2" w16cex:dateUtc="2026-04-17T05:52:00Z"/>
  <w16cex:commentExtensible w16cex:durableId="2D8061D5" w16cex:dateUtc="2026-04-17T05:49:00Z"/>
  <w16cex:commentExtensible w16cex:durableId="520619F8" w16cex:dateUtc="2026-04-17T06:19:00Z"/>
  <w16cex:commentExtensible w16cex:durableId="4112591E" w16cex:dateUtc="2026-04-17T05:56:00Z"/>
  <w16cex:commentExtensible w16cex:durableId="173F9A11" w16cex:dateUtc="2026-04-17T05:54:00Z"/>
  <w16cex:commentExtensible w16cex:durableId="7895B33D" w16cex:dateUtc="2026-04-17T06:00:00Z"/>
  <w16cex:commentExtensible w16cex:durableId="140B5124" w16cex:dateUtc="2026-04-17T06:05:00Z"/>
  <w16cex:commentExtensible w16cex:durableId="1933164A" w16cex:dateUtc="2026-04-17T06:06:00Z"/>
  <w16cex:commentExtensible w16cex:durableId="6156C0FA" w16cex:dateUtc="2026-04-17T06:06:00Z"/>
  <w16cex:commentExtensible w16cex:durableId="022ED663" w16cex:dateUtc="2026-04-17T06:06:00Z"/>
  <w16cex:commentExtensible w16cex:durableId="7676E488" w16cex:dateUtc="2026-04-17T06:07:00Z"/>
  <w16cex:commentExtensible w16cex:durableId="66D31C31" w16cex:dateUtc="2026-04-17T06:13:00Z"/>
  <w16cex:commentExtensible w16cex:durableId="63E0166D" w16cex:dateUtc="2026-04-17T06:15:00Z"/>
  <w16cex:commentExtensible w16cex:durableId="20BA2031" w16cex:dateUtc="2026-04-17T06:16:00Z"/>
  <w16cex:commentExtensible w16cex:durableId="34238E60" w16cex:dateUtc="2026-04-17T06:17:00Z"/>
  <w16cex:commentExtensible w16cex:durableId="75FF0A4E" w16cex:dateUtc="2026-04-17T06:18:00Z"/>
  <w16cex:commentExtensible w16cex:durableId="0F2BFD7D" w16cex:dateUtc="2026-04-17T06:20:00Z"/>
  <w16cex:commentExtensible w16cex:durableId="0DC6464B" w16cex:dateUtc="2026-04-17T06:21:00Z"/>
  <w16cex:commentExtensible w16cex:durableId="1615C37F" w16cex:dateUtc="2026-04-17T06:22:00Z"/>
  <w16cex:commentExtensible w16cex:durableId="685A048B" w16cex:dateUtc="2026-04-17T06:51:00Z"/>
  <w16cex:commentExtensible w16cex:durableId="0A34E419" w16cex:dateUtc="2026-04-17T06:23:00Z"/>
  <w16cex:commentExtensible w16cex:durableId="59DDFACC" w16cex:dateUtc="2026-04-17T06:23:00Z"/>
  <w16cex:commentExtensible w16cex:durableId="069A6D5E" w16cex:dateUtc="2026-04-17T06: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6E53843" w16cid:durableId="324CE321"/>
  <w16cid:commentId w16cid:paraId="2A2B3279" w16cid:durableId="4BAEA5A3"/>
  <w16cid:commentId w16cid:paraId="221DB307" w16cid:durableId="2033CEDF"/>
  <w16cid:commentId w16cid:paraId="3B509E6C" w16cid:durableId="1300CEB0"/>
  <w16cid:commentId w16cid:paraId="55C9A7AF" w16cid:durableId="1B3F50FC"/>
  <w16cid:commentId w16cid:paraId="230F9AF0" w16cid:durableId="4E605CA2"/>
  <w16cid:commentId w16cid:paraId="1934AAC3" w16cid:durableId="2D8061D5"/>
  <w16cid:commentId w16cid:paraId="219A65F0" w16cid:durableId="520619F8"/>
  <w16cid:commentId w16cid:paraId="3187FF44" w16cid:durableId="4112591E"/>
  <w16cid:commentId w16cid:paraId="7EB4B015" w16cid:durableId="173F9A11"/>
  <w16cid:commentId w16cid:paraId="3CAD7EEC" w16cid:durableId="7895B33D"/>
  <w16cid:commentId w16cid:paraId="05A38763" w16cid:durableId="140B5124"/>
  <w16cid:commentId w16cid:paraId="33ABF6BB" w16cid:durableId="1933164A"/>
  <w16cid:commentId w16cid:paraId="5F896C80" w16cid:durableId="6156C0FA"/>
  <w16cid:commentId w16cid:paraId="0BDFD8AF" w16cid:durableId="022ED663"/>
  <w16cid:commentId w16cid:paraId="59062381" w16cid:durableId="7676E488"/>
  <w16cid:commentId w16cid:paraId="6FB16CD0" w16cid:durableId="66D31C31"/>
  <w16cid:commentId w16cid:paraId="36C6BEEA" w16cid:durableId="63E0166D"/>
  <w16cid:commentId w16cid:paraId="39BC02CB" w16cid:durableId="20BA2031"/>
  <w16cid:commentId w16cid:paraId="2E7E859D" w16cid:durableId="34238E60"/>
  <w16cid:commentId w16cid:paraId="084C3571" w16cid:durableId="75FF0A4E"/>
  <w16cid:commentId w16cid:paraId="00ED5E6E" w16cid:durableId="0F2BFD7D"/>
  <w16cid:commentId w16cid:paraId="02D57D92" w16cid:durableId="0DC6464B"/>
  <w16cid:commentId w16cid:paraId="3AEE86EA" w16cid:durableId="1615C37F"/>
  <w16cid:commentId w16cid:paraId="6859DBB3" w16cid:durableId="685A048B"/>
  <w16cid:commentId w16cid:paraId="448D74AB" w16cid:durableId="0A34E419"/>
  <w16cid:commentId w16cid:paraId="5826E318" w16cid:durableId="59DDFACC"/>
  <w16cid:commentId w16cid:paraId="6497CA10" w16cid:durableId="069A6D5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C80942" w14:textId="77777777" w:rsidR="00594070" w:rsidRDefault="00594070" w:rsidP="00492094">
      <w:pPr>
        <w:spacing w:after="0" w:line="240" w:lineRule="auto"/>
      </w:pPr>
      <w:r>
        <w:separator/>
      </w:r>
    </w:p>
  </w:endnote>
  <w:endnote w:type="continuationSeparator" w:id="0">
    <w:p w14:paraId="7DDA1EF2" w14:textId="77777777" w:rsidR="00594070" w:rsidRDefault="00594070" w:rsidP="004920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1955CA" w14:textId="77777777" w:rsidR="00492094" w:rsidRDefault="0049209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FDAE6A" w14:textId="77777777" w:rsidR="00492094" w:rsidRDefault="0049209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9F3809" w14:textId="77777777" w:rsidR="00492094" w:rsidRDefault="004920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B0B04A" w14:textId="77777777" w:rsidR="00594070" w:rsidRDefault="00594070" w:rsidP="00492094">
      <w:pPr>
        <w:spacing w:after="0" w:line="240" w:lineRule="auto"/>
      </w:pPr>
      <w:r>
        <w:separator/>
      </w:r>
    </w:p>
  </w:footnote>
  <w:footnote w:type="continuationSeparator" w:id="0">
    <w:p w14:paraId="3224BF5F" w14:textId="77777777" w:rsidR="00594070" w:rsidRDefault="00594070" w:rsidP="0049209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68163A" w14:textId="4FB00C93" w:rsidR="00492094" w:rsidRDefault="00000000">
    <w:pPr>
      <w:pStyle w:val="Header"/>
    </w:pPr>
    <w:r>
      <w:rPr>
        <w:noProof/>
      </w:rPr>
      <w:pict w14:anchorId="6318F6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750376" o:spid="_x0000_s1026" type="#_x0000_t136" style="position:absolute;margin-left:0;margin-top:0;width:575.5pt;height:63.9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360D9C" w14:textId="672BECCB" w:rsidR="00492094" w:rsidRDefault="00000000">
    <w:pPr>
      <w:pStyle w:val="Header"/>
    </w:pPr>
    <w:r>
      <w:rPr>
        <w:noProof/>
      </w:rPr>
      <w:pict w14:anchorId="5685D43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750377" o:spid="_x0000_s1027" type="#_x0000_t136" style="position:absolute;margin-left:0;margin-top:0;width:575.5pt;height:63.9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AE96A8" w14:textId="27BB35F3" w:rsidR="00492094" w:rsidRDefault="00000000">
    <w:pPr>
      <w:pStyle w:val="Header"/>
    </w:pPr>
    <w:r>
      <w:rPr>
        <w:noProof/>
      </w:rPr>
      <w:pict w14:anchorId="4BEEEB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750375" o:spid="_x0000_s1025" type="#_x0000_t136" style="position:absolute;margin-left:0;margin-top:0;width:575.5pt;height:63.9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eveiwer">
    <w15:presenceInfo w15:providerId="None" w15:userId="Revei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7814"/>
    <w:rsid w:val="00040462"/>
    <w:rsid w:val="00207FAD"/>
    <w:rsid w:val="003548E9"/>
    <w:rsid w:val="00492094"/>
    <w:rsid w:val="00493849"/>
    <w:rsid w:val="00594070"/>
    <w:rsid w:val="00641470"/>
    <w:rsid w:val="006A4B54"/>
    <w:rsid w:val="006B5E2E"/>
    <w:rsid w:val="00764369"/>
    <w:rsid w:val="007A4718"/>
    <w:rsid w:val="008E3B6C"/>
    <w:rsid w:val="00A42D47"/>
    <w:rsid w:val="00AF7814"/>
    <w:rsid w:val="00BC6D45"/>
    <w:rsid w:val="00C759A9"/>
    <w:rsid w:val="00D52313"/>
    <w:rsid w:val="00DB5170"/>
    <w:rsid w:val="00DF361E"/>
    <w:rsid w:val="00E81B03"/>
    <w:rsid w:val="00EA641C"/>
    <w:rsid w:val="00EF2AEB"/>
    <w:rsid w:val="00EF7840"/>
  </w:rsids>
  <m:mathPr>
    <m:mathFont m:val="Cambria Math"/>
    <m:brkBin m:val="before"/>
    <m:brkBinSub m:val="--"/>
    <m:smallFrac m:val="0"/>
    <m:dispDef/>
    <m:lMargin m:val="0"/>
    <m:rMargin m:val="0"/>
    <m:defJc m:val="centerGroup"/>
    <m:wrapIndent m:val="1440"/>
    <m:intLim m:val="subSup"/>
    <m:naryLim m:val="undOvr"/>
  </m:mathPr>
  <w:themeFontLang w:val="fr-MA"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1D5DB3"/>
  <w15:docId w15:val="{C9CDEEB6-74FF-4F56-8D81-ABB5B15EBE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ptos" w:eastAsia="Aptos" w:hAnsi="Aptos" w:cs="Arial"/>
        <w:kern w:val="2"/>
        <w:sz w:val="24"/>
        <w:szCs w:val="24"/>
        <w:lang w:val="fr-M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Aptos Display" w:eastAsia="SimSun" w:hAnsi="Aptos Display" w:cs="Times New Roman"/>
      <w:color w:val="0F4761"/>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Aptos Display" w:eastAsia="SimSun" w:hAnsi="Aptos Display" w:cs="Times New Roman"/>
      <w:color w:val="0F4761"/>
      <w:sz w:val="32"/>
      <w:szCs w:val="32"/>
    </w:rPr>
  </w:style>
  <w:style w:type="paragraph" w:styleId="Heading3">
    <w:name w:val="heading 3"/>
    <w:basedOn w:val="Normal"/>
    <w:next w:val="Normal"/>
    <w:link w:val="Heading3Char"/>
    <w:uiPriority w:val="9"/>
    <w:semiHidden/>
    <w:unhideWhenUsed/>
    <w:qFormat/>
    <w:pPr>
      <w:keepNext/>
      <w:keepLines/>
      <w:spacing w:before="160" w:after="80"/>
      <w:outlineLvl w:val="2"/>
    </w:pPr>
    <w:rPr>
      <w:rFonts w:eastAsia="SimSun" w:cs="Times New Roman"/>
      <w:color w:val="0F4761"/>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SimSun" w:cs="Times New Roman"/>
      <w:i/>
      <w:iCs/>
      <w:color w:val="0F4761"/>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SimSun" w:cs="Times New Roman"/>
      <w:color w:val="0F4761"/>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SimSun" w:cs="Times New Roman"/>
      <w:i/>
      <w:iCs/>
      <w:color w:val="595959"/>
    </w:rPr>
  </w:style>
  <w:style w:type="paragraph" w:styleId="Heading7">
    <w:name w:val="heading 7"/>
    <w:basedOn w:val="Normal"/>
    <w:next w:val="Normal"/>
    <w:link w:val="Heading7Char"/>
    <w:uiPriority w:val="9"/>
    <w:qFormat/>
    <w:pPr>
      <w:keepNext/>
      <w:keepLines/>
      <w:spacing w:before="40" w:after="0"/>
      <w:outlineLvl w:val="6"/>
    </w:pPr>
    <w:rPr>
      <w:rFonts w:eastAsia="SimSun" w:cs="Times New Roman"/>
      <w:color w:val="595959"/>
    </w:rPr>
  </w:style>
  <w:style w:type="paragraph" w:styleId="Heading8">
    <w:name w:val="heading 8"/>
    <w:basedOn w:val="Normal"/>
    <w:next w:val="Normal"/>
    <w:link w:val="Heading8Char"/>
    <w:uiPriority w:val="9"/>
    <w:qFormat/>
    <w:pPr>
      <w:keepNext/>
      <w:keepLines/>
      <w:spacing w:after="0"/>
      <w:outlineLvl w:val="7"/>
    </w:pPr>
    <w:rPr>
      <w:rFonts w:eastAsia="SimSun" w:cs="Times New Roman"/>
      <w:i/>
      <w:iCs/>
      <w:color w:val="272727"/>
    </w:rPr>
  </w:style>
  <w:style w:type="paragraph" w:styleId="Heading9">
    <w:name w:val="heading 9"/>
    <w:basedOn w:val="Normal"/>
    <w:next w:val="Normal"/>
    <w:link w:val="Heading9Char"/>
    <w:uiPriority w:val="9"/>
    <w:qFormat/>
    <w:pPr>
      <w:keepNext/>
      <w:keepLines/>
      <w:spacing w:after="0"/>
      <w:outlineLvl w:val="8"/>
    </w:pPr>
    <w:rPr>
      <w:rFonts w:eastAsia="SimSun" w:cs="Times New Roman"/>
      <w:color w:val="2727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Aptos Display" w:eastAsia="SimSun" w:hAnsi="Aptos Display" w:cs="Times New Roman"/>
      <w:color w:val="0F4761"/>
      <w:sz w:val="40"/>
      <w:szCs w:val="40"/>
    </w:rPr>
  </w:style>
  <w:style w:type="character" w:customStyle="1" w:styleId="Heading2Char">
    <w:name w:val="Heading 2 Char"/>
    <w:basedOn w:val="DefaultParagraphFont"/>
    <w:link w:val="Heading2"/>
    <w:uiPriority w:val="9"/>
    <w:rPr>
      <w:rFonts w:ascii="Aptos Display" w:eastAsia="SimSun" w:hAnsi="Aptos Display" w:cs="Times New Roman"/>
      <w:color w:val="0F4761"/>
      <w:sz w:val="32"/>
      <w:szCs w:val="32"/>
    </w:rPr>
  </w:style>
  <w:style w:type="character" w:customStyle="1" w:styleId="Heading3Char">
    <w:name w:val="Heading 3 Char"/>
    <w:basedOn w:val="DefaultParagraphFont"/>
    <w:link w:val="Heading3"/>
    <w:uiPriority w:val="9"/>
    <w:rPr>
      <w:rFonts w:eastAsia="SimSun" w:cs="Times New Roman"/>
      <w:color w:val="0F4761"/>
      <w:sz w:val="28"/>
      <w:szCs w:val="28"/>
    </w:rPr>
  </w:style>
  <w:style w:type="character" w:customStyle="1" w:styleId="Heading4Char">
    <w:name w:val="Heading 4 Char"/>
    <w:basedOn w:val="DefaultParagraphFont"/>
    <w:link w:val="Heading4"/>
    <w:uiPriority w:val="9"/>
    <w:rPr>
      <w:rFonts w:eastAsia="SimSun" w:cs="Times New Roman"/>
      <w:i/>
      <w:iCs/>
      <w:color w:val="0F4761"/>
    </w:rPr>
  </w:style>
  <w:style w:type="character" w:customStyle="1" w:styleId="Heading5Char">
    <w:name w:val="Heading 5 Char"/>
    <w:basedOn w:val="DefaultParagraphFont"/>
    <w:link w:val="Heading5"/>
    <w:uiPriority w:val="9"/>
    <w:rPr>
      <w:rFonts w:eastAsia="SimSun" w:cs="Times New Roman"/>
      <w:color w:val="0F4761"/>
    </w:rPr>
  </w:style>
  <w:style w:type="character" w:customStyle="1" w:styleId="Heading6Char">
    <w:name w:val="Heading 6 Char"/>
    <w:basedOn w:val="DefaultParagraphFont"/>
    <w:link w:val="Heading6"/>
    <w:uiPriority w:val="9"/>
    <w:rPr>
      <w:rFonts w:eastAsia="SimSun" w:cs="Times New Roman"/>
      <w:i/>
      <w:iCs/>
      <w:color w:val="595959"/>
    </w:rPr>
  </w:style>
  <w:style w:type="character" w:customStyle="1" w:styleId="Heading7Char">
    <w:name w:val="Heading 7 Char"/>
    <w:basedOn w:val="DefaultParagraphFont"/>
    <w:link w:val="Heading7"/>
    <w:uiPriority w:val="9"/>
    <w:rPr>
      <w:rFonts w:eastAsia="SimSun" w:cs="Times New Roman"/>
      <w:color w:val="595959"/>
    </w:rPr>
  </w:style>
  <w:style w:type="character" w:customStyle="1" w:styleId="Heading8Char">
    <w:name w:val="Heading 8 Char"/>
    <w:basedOn w:val="DefaultParagraphFont"/>
    <w:link w:val="Heading8"/>
    <w:uiPriority w:val="9"/>
    <w:rPr>
      <w:rFonts w:eastAsia="SimSun" w:cs="Times New Roman"/>
      <w:i/>
      <w:iCs/>
      <w:color w:val="272727"/>
    </w:rPr>
  </w:style>
  <w:style w:type="character" w:customStyle="1" w:styleId="Heading9Char">
    <w:name w:val="Heading 9 Char"/>
    <w:basedOn w:val="DefaultParagraphFont"/>
    <w:link w:val="Heading9"/>
    <w:uiPriority w:val="9"/>
    <w:rPr>
      <w:rFonts w:eastAsia="SimSun" w:cs="Times New Roman"/>
      <w:color w:val="272727"/>
    </w:rPr>
  </w:style>
  <w:style w:type="paragraph" w:styleId="Title">
    <w:name w:val="Title"/>
    <w:basedOn w:val="Normal"/>
    <w:next w:val="Normal"/>
    <w:link w:val="TitleChar"/>
    <w:uiPriority w:val="10"/>
    <w:qFormat/>
    <w:pPr>
      <w:spacing w:after="80" w:line="240" w:lineRule="auto"/>
      <w:contextualSpacing/>
    </w:pPr>
    <w:rPr>
      <w:rFonts w:ascii="Aptos Display" w:eastAsia="SimSun" w:hAnsi="Aptos Display" w:cs="Times New Roman"/>
      <w:spacing w:val="-10"/>
      <w:kern w:val="28"/>
      <w:sz w:val="56"/>
      <w:szCs w:val="56"/>
    </w:rPr>
  </w:style>
  <w:style w:type="character" w:customStyle="1" w:styleId="TitleChar">
    <w:name w:val="Title Char"/>
    <w:basedOn w:val="DefaultParagraphFont"/>
    <w:link w:val="Title"/>
    <w:uiPriority w:val="10"/>
    <w:rPr>
      <w:rFonts w:ascii="Aptos Display" w:eastAsia="SimSun" w:hAnsi="Aptos Display" w:cs="Times New Roman"/>
      <w:spacing w:val="-10"/>
      <w:kern w:val="28"/>
      <w:sz w:val="56"/>
      <w:szCs w:val="56"/>
    </w:rPr>
  </w:style>
  <w:style w:type="paragraph" w:styleId="Subtitle">
    <w:name w:val="Subtitle"/>
    <w:basedOn w:val="Normal"/>
    <w:next w:val="Normal"/>
    <w:link w:val="SubtitleChar"/>
    <w:uiPriority w:val="11"/>
    <w:qFormat/>
    <w:pPr>
      <w:numPr>
        <w:ilvl w:val="1"/>
      </w:numPr>
    </w:pPr>
    <w:rPr>
      <w:rFonts w:eastAsia="SimSun" w:cs="Times New Roman"/>
      <w:color w:val="595959"/>
      <w:spacing w:val="15"/>
      <w:sz w:val="28"/>
      <w:szCs w:val="28"/>
    </w:rPr>
  </w:style>
  <w:style w:type="character" w:customStyle="1" w:styleId="SubtitleChar">
    <w:name w:val="Subtitle Char"/>
    <w:basedOn w:val="DefaultParagraphFont"/>
    <w:link w:val="Subtitle"/>
    <w:uiPriority w:val="11"/>
    <w:rPr>
      <w:rFonts w:eastAsia="SimSun" w:cs="Times New Roman"/>
      <w:color w:val="595959"/>
      <w:spacing w:val="15"/>
      <w:sz w:val="28"/>
      <w:szCs w:val="28"/>
    </w:rPr>
  </w:style>
  <w:style w:type="paragraph" w:styleId="Quote">
    <w:name w:val="Quote"/>
    <w:basedOn w:val="Normal"/>
    <w:next w:val="Normal"/>
    <w:link w:val="QuoteChar"/>
    <w:uiPriority w:val="29"/>
    <w:qFormat/>
    <w:pPr>
      <w:spacing w:before="160"/>
      <w:jc w:val="center"/>
    </w:pPr>
    <w:rPr>
      <w:i/>
      <w:iCs/>
      <w:color w:val="404040"/>
    </w:rPr>
  </w:style>
  <w:style w:type="character" w:customStyle="1" w:styleId="QuoteChar">
    <w:name w:val="Quote Char"/>
    <w:basedOn w:val="DefaultParagraphFont"/>
    <w:link w:val="Quote"/>
    <w:uiPriority w:val="29"/>
    <w:rPr>
      <w:i/>
      <w:iCs/>
      <w:color w:val="404040"/>
    </w:rPr>
  </w:style>
  <w:style w:type="paragraph" w:styleId="ListParagraph">
    <w:name w:val="List Paragraph"/>
    <w:basedOn w:val="Normal"/>
    <w:uiPriority w:val="34"/>
    <w:qFormat/>
    <w:pPr>
      <w:ind w:left="720"/>
      <w:contextualSpacing/>
    </w:pPr>
  </w:style>
  <w:style w:type="character" w:styleId="IntenseEmphasis">
    <w:name w:val="Intense Emphasis"/>
    <w:basedOn w:val="DefaultParagraphFont"/>
    <w:uiPriority w:val="21"/>
    <w:qFormat/>
    <w:rPr>
      <w:i/>
      <w:iCs/>
      <w:color w:val="0F4761"/>
    </w:rPr>
  </w:style>
  <w:style w:type="paragraph" w:styleId="IntenseQuote">
    <w:name w:val="Intense Quote"/>
    <w:basedOn w:val="Normal"/>
    <w:next w:val="Normal"/>
    <w:link w:val="IntenseQuoteChar"/>
    <w:uiPriority w:val="30"/>
    <w:qFormat/>
    <w:pPr>
      <w:pBdr>
        <w:top w:val="single" w:sz="4" w:space="10" w:color="0F4761"/>
        <w:bottom w:val="single" w:sz="4" w:space="10" w:color="0F4761"/>
      </w:pBdr>
      <w:spacing w:before="360" w:after="360"/>
      <w:ind w:left="864" w:right="864"/>
      <w:jc w:val="center"/>
    </w:pPr>
    <w:rPr>
      <w:i/>
      <w:iCs/>
      <w:color w:val="0F4761"/>
    </w:rPr>
  </w:style>
  <w:style w:type="character" w:customStyle="1" w:styleId="IntenseQuoteChar">
    <w:name w:val="Intense Quote Char"/>
    <w:basedOn w:val="DefaultParagraphFont"/>
    <w:link w:val="IntenseQuote"/>
    <w:uiPriority w:val="30"/>
    <w:rPr>
      <w:i/>
      <w:iCs/>
      <w:color w:val="0F4761"/>
    </w:rPr>
  </w:style>
  <w:style w:type="character" w:styleId="IntenseReference">
    <w:name w:val="Intense Reference"/>
    <w:basedOn w:val="DefaultParagraphFont"/>
    <w:uiPriority w:val="32"/>
    <w:qFormat/>
    <w:rPr>
      <w:b/>
      <w:bCs/>
      <w:smallCaps/>
      <w:color w:val="0F4761"/>
      <w:spacing w:val="5"/>
    </w:rPr>
  </w:style>
  <w:style w:type="paragraph" w:styleId="Caption">
    <w:name w:val="caption"/>
    <w:basedOn w:val="Normal"/>
    <w:next w:val="Normal"/>
    <w:uiPriority w:val="35"/>
    <w:qFormat/>
    <w:pPr>
      <w:spacing w:after="200" w:line="240" w:lineRule="auto"/>
    </w:pPr>
    <w:rPr>
      <w:i/>
      <w:iCs/>
      <w:color w:val="0E2841"/>
      <w:sz w:val="18"/>
      <w:szCs w:val="18"/>
    </w:rPr>
  </w:style>
  <w:style w:type="paragraph" w:styleId="Bibliography">
    <w:name w:val="Bibliography"/>
    <w:basedOn w:val="Normal"/>
    <w:next w:val="Normal"/>
    <w:uiPriority w:val="37"/>
  </w:style>
  <w:style w:type="character" w:styleId="Hyperlink">
    <w:name w:val="Hyperlink"/>
    <w:basedOn w:val="DefaultParagraphFont"/>
    <w:uiPriority w:val="99"/>
    <w:unhideWhenUsed/>
    <w:rsid w:val="00EF2AEB"/>
    <w:rPr>
      <w:color w:val="0000FF" w:themeColor="hyperlink"/>
      <w:u w:val="single"/>
    </w:rPr>
  </w:style>
  <w:style w:type="character" w:styleId="UnresolvedMention">
    <w:name w:val="Unresolved Mention"/>
    <w:basedOn w:val="DefaultParagraphFont"/>
    <w:uiPriority w:val="99"/>
    <w:semiHidden/>
    <w:unhideWhenUsed/>
    <w:rsid w:val="00EF2AEB"/>
    <w:rPr>
      <w:color w:val="605E5C"/>
      <w:shd w:val="clear" w:color="auto" w:fill="E1DFDD"/>
    </w:rPr>
  </w:style>
  <w:style w:type="paragraph" w:styleId="Header">
    <w:name w:val="header"/>
    <w:basedOn w:val="Normal"/>
    <w:link w:val="HeaderChar"/>
    <w:uiPriority w:val="99"/>
    <w:unhideWhenUsed/>
    <w:rsid w:val="004920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92094"/>
  </w:style>
  <w:style w:type="paragraph" w:styleId="Footer">
    <w:name w:val="footer"/>
    <w:basedOn w:val="Normal"/>
    <w:link w:val="FooterChar"/>
    <w:uiPriority w:val="99"/>
    <w:unhideWhenUsed/>
    <w:rsid w:val="004920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92094"/>
  </w:style>
  <w:style w:type="character" w:styleId="CommentReference">
    <w:name w:val="annotation reference"/>
    <w:basedOn w:val="DefaultParagraphFont"/>
    <w:uiPriority w:val="99"/>
    <w:semiHidden/>
    <w:unhideWhenUsed/>
    <w:rsid w:val="00E81B03"/>
    <w:rPr>
      <w:sz w:val="16"/>
      <w:szCs w:val="16"/>
    </w:rPr>
  </w:style>
  <w:style w:type="paragraph" w:styleId="CommentText">
    <w:name w:val="annotation text"/>
    <w:basedOn w:val="Normal"/>
    <w:link w:val="CommentTextChar"/>
    <w:uiPriority w:val="99"/>
    <w:unhideWhenUsed/>
    <w:rsid w:val="00E81B03"/>
    <w:pPr>
      <w:spacing w:line="240" w:lineRule="auto"/>
    </w:pPr>
    <w:rPr>
      <w:sz w:val="20"/>
      <w:szCs w:val="20"/>
    </w:rPr>
  </w:style>
  <w:style w:type="character" w:customStyle="1" w:styleId="CommentTextChar">
    <w:name w:val="Comment Text Char"/>
    <w:basedOn w:val="DefaultParagraphFont"/>
    <w:link w:val="CommentText"/>
    <w:uiPriority w:val="99"/>
    <w:rsid w:val="00E81B03"/>
    <w:rPr>
      <w:sz w:val="20"/>
      <w:szCs w:val="20"/>
    </w:rPr>
  </w:style>
  <w:style w:type="paragraph" w:styleId="CommentSubject">
    <w:name w:val="annotation subject"/>
    <w:basedOn w:val="CommentText"/>
    <w:next w:val="CommentText"/>
    <w:link w:val="CommentSubjectChar"/>
    <w:uiPriority w:val="99"/>
    <w:semiHidden/>
    <w:unhideWhenUsed/>
    <w:rsid w:val="00E81B03"/>
    <w:rPr>
      <w:b/>
      <w:bCs/>
    </w:rPr>
  </w:style>
  <w:style w:type="character" w:customStyle="1" w:styleId="CommentSubjectChar">
    <w:name w:val="Comment Subject Char"/>
    <w:basedOn w:val="CommentTextChar"/>
    <w:link w:val="CommentSubject"/>
    <w:uiPriority w:val="99"/>
    <w:semiHidden/>
    <w:rsid w:val="00E81B0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oter" Target="footer1.xml"/><Relationship Id="rId18" Type="http://schemas.openxmlformats.org/officeDocument/2006/relationships/image" Target="media/image3.jpeg"/><Relationship Id="rId3" Type="http://schemas.openxmlformats.org/officeDocument/2006/relationships/webSettings" Target="webSetting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header" Target="header2.xml"/><Relationship Id="rId17" Type="http://schemas.openxmlformats.org/officeDocument/2006/relationships/image" Target="media/image2.jpeg"/><Relationship Id="rId2" Type="http://schemas.openxmlformats.org/officeDocument/2006/relationships/settings" Target="settings.xml"/><Relationship Id="rId16" Type="http://schemas.openxmlformats.org/officeDocument/2006/relationships/footer" Target="footer3.xml"/><Relationship Id="rId20" Type="http://schemas.microsoft.com/office/2011/relationships/people" Target="people.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eader" Target="header1.xml"/><Relationship Id="rId5" Type="http://schemas.openxmlformats.org/officeDocument/2006/relationships/endnotes" Target="endnotes.xml"/><Relationship Id="rId15" Type="http://schemas.openxmlformats.org/officeDocument/2006/relationships/header" Target="header3.xml"/><Relationship Id="rId10" Type="http://schemas.openxmlformats.org/officeDocument/2006/relationships/image" Target="media/image1.jpeg"/><Relationship Id="rId19" Type="http://schemas.openxmlformats.org/officeDocument/2006/relationships/fontTable" Target="fontTable.xml"/><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9</TotalTime>
  <Pages>1</Pages>
  <Words>4998</Words>
  <Characters>29994</Characters>
  <Application>Microsoft Office Word</Application>
  <DocSecurity>0</DocSecurity>
  <Lines>526</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47997</dc:creator>
  <cp:lastModifiedBy>Reveiwer</cp:lastModifiedBy>
  <cp:revision>18</cp:revision>
  <cp:lastPrinted>2026-04-17T02:08:00Z</cp:lastPrinted>
  <dcterms:created xsi:type="dcterms:W3CDTF">2026-04-15T11:08:00Z</dcterms:created>
  <dcterms:modified xsi:type="dcterms:W3CDTF">2026-04-17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yrRA4V0R"/&gt;&lt;style id="http://www.zotero.org/styles/nlm-citation-sequence" locale="en-GB"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ICV">
    <vt:lpwstr>d6c7c14e935a48d4b1b5bf7c0edc225d</vt:lpwstr>
  </property>
</Properties>
</file>